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2DA2A65" w14:textId="77777777" w:rsidR="00862972" w:rsidRPr="00207D2A" w:rsidRDefault="00862972" w:rsidP="00EA7AE3">
      <w:pPr>
        <w:pStyle w:val="Heading2"/>
        <w:rPr>
          <w:rFonts w:cs="Times New Roman"/>
        </w:rPr>
      </w:pPr>
      <w:bookmarkStart w:id="1" w:name="_Toc201083896"/>
      <w:r w:rsidRPr="005618C0">
        <w:rPr>
          <w:rFonts w:cs="Times New Roman"/>
        </w:rPr>
        <w:lastRenderedPageBreak/>
        <w:t xml:space="preserve">1 </w:t>
      </w:r>
      <w:r w:rsidRPr="005618C0">
        <w:rPr>
          <w:rFonts w:cs="Times New Roman"/>
          <w:sz w:val="26"/>
          <w:szCs w:val="26"/>
        </w:rPr>
        <w:t xml:space="preserve">| </w:t>
      </w:r>
      <w:r w:rsidRPr="005618C0">
        <w:rPr>
          <w:rFonts w:cs="Times New Roman"/>
        </w:rPr>
        <w:t>INTRODUCTION</w:t>
      </w:r>
      <w:bookmarkEnd w:id="1"/>
    </w:p>
    <w:p w14:paraId="75673EA8" w14:textId="74A58CE2"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commentRangeStart w:id="2"/>
      <w:r w:rsidR="005306CA" w:rsidRPr="00207D2A">
        <w:fldChar w:fldCharType="begin"/>
      </w:r>
      <w:r w:rsidR="004D6EE1">
        <w:instrText xml:space="preserve"> ADDIN ZOTERO_ITEM CSL_CITATION {"citationID":"a1t5hug5dr2","properties":{"formattedCitation":"\\uldash{(Bleich et al. 1997, Ruckstuhl 2007, Griffiths et al. 2014)}","plainCitation":"(Bleich et al. 1997, Ruckstuhl 2007, Griffiths et al. 2014)","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4D6EE1" w:rsidRPr="004D6EE1">
        <w:rPr>
          <w:kern w:val="0"/>
          <w:szCs w:val="24"/>
          <w:u w:val="dash"/>
          <w:lang w:val="en-US"/>
        </w:rPr>
        <w:t>(Bleich et al. 1997, Ruckstuhl 2007, Griffiths et al. 2014)</w:t>
      </w:r>
      <w:r w:rsidR="005306CA" w:rsidRPr="00207D2A">
        <w:fldChar w:fldCharType="end"/>
      </w:r>
      <w:commentRangeEnd w:id="2"/>
      <w:r w:rsidR="002543CD">
        <w:rPr>
          <w:rStyle w:val="CommentReference"/>
        </w:rPr>
        <w:commentReference w:id="2"/>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F061E5">
        <w:rPr>
          <w:highlight w:val="yellow"/>
        </w:rPr>
        <w:instrText xml:space="preserve"> ADDIN ZOTERO_ITEM CSL_CITATION {"citationID":"a23sblo7bm1","properties":{"formattedCitation":"(Volis &amp; Deng 2020)","plainCitation":"(Volis &amp; Deng 2020)","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Volis &amp; Deng 2020)</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3"/>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3"/>
      <w:r w:rsidR="00D453AC">
        <w:rPr>
          <w:rStyle w:val="CommentReference"/>
        </w:rPr>
        <w:commentReference w:id="3"/>
      </w:r>
      <w:r w:rsidR="00D453AC">
        <w:t xml:space="preserve">. But, </w:t>
      </w:r>
      <w:commentRangeStart w:id="4"/>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4"/>
      <w:r w:rsidR="00D453AC">
        <w:rPr>
          <w:rStyle w:val="CommentReference"/>
        </w:rPr>
        <w:commentReference w:id="4"/>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del w:id="5" w:author="Christine K" w:date="2025-08-09T10:53:00Z" w16du:dateUtc="2025-08-09T17:53:00Z">
        <w:r w:rsidR="008E3BC8" w:rsidRPr="00207D2A" w:rsidDel="00F266FF">
          <w:delText xml:space="preserve"> </w:delText>
        </w:r>
      </w:del>
      <w:ins w:id="6" w:author="Christine K" w:date="2025-08-09T10:53:00Z" w16du:dateUtc="2025-08-09T17:53:00Z">
        <w:r w:rsidR="00F266FF" w:rsidRPr="00207D2A">
          <w:t xml:space="preserve"> </w:t>
        </w:r>
      </w:ins>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F061E5">
        <w:instrText xml:space="preserve"> ADDIN ZOTERO_ITEM CSL_CITATION {"citationID":"a8325d3smc","properties":{"formattedCitation":"(Le Clercq et al. 2023)","plainCitation":"(Le Clercq et al. 2023)","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7"/>
      <w:commentRangeStart w:id="8"/>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7"/>
      <w:r w:rsidR="00F266FF">
        <w:rPr>
          <w:rStyle w:val="CommentReference"/>
        </w:rPr>
        <w:commentReference w:id="7"/>
      </w:r>
      <w:commentRangeEnd w:id="8"/>
      <w:r w:rsidR="00D46654">
        <w:rPr>
          <w:rStyle w:val="CommentReference"/>
        </w:rPr>
        <w:commentReference w:id="8"/>
      </w:r>
      <w:r w:rsidR="00470B35" w:rsidRPr="00207D2A">
        <w:t xml:space="preserve">of samples collected </w:t>
      </w:r>
      <w:r w:rsidR="0061386D" w:rsidRPr="00207D2A">
        <w:t xml:space="preserve">using variably invasive techniques </w:t>
      </w:r>
      <w:r w:rsidR="0061386D" w:rsidRPr="00207D2A">
        <w:fldChar w:fldCharType="begin"/>
      </w:r>
      <w:r w:rsidR="00F061E5">
        <w:instrText xml:space="preserve"> ADDIN ZOTERO_ITEM CSL_CITATION {"citationID":"ap1e9ge7hb","properties":{"formattedCitation":"(Shaw et al. 2003)","plainCitation":"(Shaw et al. 2003)","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33948A52"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061E5">
        <w:instrText xml:space="preserve"> ADDIN ZOTERO_ITEM CSL_CITATION {"citationID":"a1rkk0c0n3v","properties":{"formattedCitation":"(e.g., Gowans et al. 2001, Denkinger et al. 2020)","plainCitation":"(e.g., Gowans et al. 2001, Denkinger et al. 2020)","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0C2A95B2" w:rsidR="00A109BD" w:rsidRPr="005618C0" w:rsidRDefault="00F24B63" w:rsidP="00D378B4">
      <w:pPr>
        <w:rPr>
          <w:lang w:val="es-ES"/>
        </w:rPr>
      </w:pPr>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ellbeing </w:t>
      </w:r>
      <w:r w:rsidR="00D378B4" w:rsidRPr="00207D2A">
        <w:fldChar w:fldCharType="begin"/>
      </w:r>
      <w:r w:rsidR="00F061E5">
        <w:instrText xml:space="preserve"> ADDIN ZOTERO_ITEM CSL_CITATION {"citationID":"a24rf2l0hp8","properties":{"formattedCitation":"(Burnett et al. 2019, Bierlich et al. 2021, Glarou et al. 2022)","plainCitation":"(Burnett et al. 2019, Bierlich et al. 2021, Glarou et al. 2022)","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Burnett et al. 2019, Bierlich et al. 2021, Glarou et al. 2022)</w:t>
      </w:r>
      <w:r w:rsidR="00D378B4" w:rsidRPr="00207D2A">
        <w:fldChar w:fldCharType="end"/>
      </w:r>
      <w:r w:rsidR="00D378B4" w:rsidRPr="00207D2A">
        <w:t xml:space="preserve">. More recently, UAV-derived </w:t>
      </w:r>
      <w:r w:rsidR="00D378B4" w:rsidRPr="00207D2A">
        <w:lastRenderedPageBreak/>
        <w:t xml:space="preserve">morphometric measurements have been used to delineate </w:t>
      </w:r>
      <w:r w:rsidR="008E3BC8" w:rsidRPr="00207D2A">
        <w:t>age classes</w:t>
      </w:r>
      <w:r w:rsidR="00D378B4" w:rsidRPr="00207D2A">
        <w:t xml:space="preserve"> </w:t>
      </w:r>
      <w:r w:rsidR="00D378B4" w:rsidRPr="00207D2A">
        <w:fldChar w:fldCharType="begin"/>
      </w:r>
      <w:r w:rsidR="00F061E5">
        <w:instrText xml:space="preserve"> ADDIN ZOTERO_ITEM CSL_CITATION {"citationID":"ajvoe2r2fk","properties":{"formattedCitation":"(Vivier et al. 2024)","plainCitation":"(Vivier et al. 2024)","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061E5">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w:instrText>
      </w:r>
      <w:r w:rsidR="00F061E5" w:rsidRPr="005618C0">
        <w:rPr>
          <w:lang w:val="es-ES"/>
        </w:rPr>
        <w:instrText xml:space="preserve">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9" w:author="Balaena Institute whitehead" w:date="2025-07-25T14:57:00Z" w16du:dateUtc="2025-07-25T17:57:00Z">
            <w:rPr>
              <w:kern w:val="0"/>
            </w:rPr>
          </w:rPrChange>
        </w:rPr>
        <w:t>(Cheney et al. 2022, Fernandez Ajó et al. 2023, Robinson &amp; Visona-Kelly 2025)</w:t>
      </w:r>
      <w:r w:rsidR="00D378B4" w:rsidRPr="00207D2A">
        <w:fldChar w:fldCharType="end"/>
      </w:r>
      <w:r w:rsidR="00D378B4" w:rsidRPr="00207D2A">
        <w:rPr>
          <w:lang w:val="es-EC"/>
        </w:rPr>
        <w:t xml:space="preserve">. </w:t>
      </w:r>
    </w:p>
    <w:p w14:paraId="254C5E27" w14:textId="67B73823"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 xml:space="preserve">off the Galápagos Islands have been the focus of a multi-decade research project spanning 1985 - 2023 </w:t>
      </w:r>
      <w:r w:rsidRPr="00207D2A">
        <w:fldChar w:fldCharType="begin"/>
      </w:r>
      <w:r w:rsidR="00F061E5">
        <w:instrText xml:space="preserve"> ADDIN ZOTERO_ITEM CSL_CITATION {"citationID":"a1f5denv53r","properties":{"formattedCitation":"(Whitehead 2003, Cantor et al. 2017)","plainCitation":"(Whitehead 2003, Cantor et al. 20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Because sperm whales in the region are highly mobile</w:t>
      </w:r>
      <w:ins w:id="10" w:author="Balaena Institute whitehead" w:date="2025-09-04T15:40:00Z" w16du:dateUtc="2025-09-04T18:40:00Z">
        <w:r w:rsidR="00C16AC2">
          <w:t xml:space="preserve"> </w:t>
        </w:r>
      </w:ins>
      <w:r w:rsidR="00C16AC2">
        <w:fldChar w:fldCharType="begin"/>
      </w:r>
      <w:r w:rsidR="00C16AC2">
        <w:instrText xml:space="preserve"> ADDIN ZOTERO_ITEM CSL_CITATION {"citationID":"a2239mq4f39","properties":{"formattedCitation":"\\uldash{(Whitehead et al. 2008)}","plainCitation":"(Whitehead et al. 2008)","noteIndex":0},"citationItems":[{"id":389,"uris":["http://zotero.org/users/5395629/items/I6FUM4F8"],"itemData":{"id":389,"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C16AC2" w:rsidRPr="00C16AC2">
        <w:rPr>
          <w:kern w:val="0"/>
          <w:u w:val="dash"/>
        </w:rPr>
        <w:t>(Whitehead et al. 2008)</w:t>
      </w:r>
      <w:r w:rsidR="00C16AC2">
        <w:fldChar w:fldCharType="end"/>
      </w:r>
      <w:r w:rsidR="00F266FF">
        <w:t xml:space="preserve"> </w:t>
      </w:r>
      <w:commentRangeStart w:id="11"/>
      <w:r w:rsidRPr="00207D2A">
        <w:t xml:space="preserve">individuals </w:t>
      </w:r>
      <w:r w:rsidR="001306CB">
        <w:t xml:space="preserve">are only feasible to track over a few days and </w:t>
      </w:r>
      <w:commentRangeEnd w:id="11"/>
      <w:r w:rsidR="001306CB">
        <w:rPr>
          <w:rStyle w:val="CommentReference"/>
        </w:rPr>
        <w:commentReference w:id="11"/>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2"/>
      <w:r w:rsidRPr="00207D2A">
        <w:t xml:space="preserve">; </w:t>
      </w:r>
      <w:r w:rsidR="00D46654">
        <w:t>immature bachelor</w:t>
      </w:r>
      <w:r w:rsidRPr="00207D2A">
        <w:t xml:space="preserve"> males </w:t>
      </w:r>
      <w:commentRangeEnd w:id="12"/>
      <w:r w:rsidR="001306CB">
        <w:rPr>
          <w:rStyle w:val="CommentReference"/>
        </w:rPr>
        <w:commentReference w:id="12"/>
      </w:r>
      <w:r w:rsidRPr="00207D2A">
        <w:t xml:space="preserve">are other individuals found in small (&lt; 4 individuals) groups; and mature females/immature individuals are all other whales found in larger groups </w:t>
      </w:r>
      <w:r w:rsidRPr="00207D2A">
        <w:fldChar w:fldCharType="begin"/>
      </w:r>
      <w:r w:rsidR="00F061E5">
        <w:instrText xml:space="preserve"> ADDIN ZOTERO_ITEM CSL_CITATION {"citationID":"a430qj6ppi","properties":{"formattedCitation":"(Christal &amp; Whitehead 1997, Whitehead 2003, Cantor et al. 2017)","plainCitation":"(Christal &amp; Whitehead 1997, Whitehead 2003, Cantor et al. 2017)","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00F061E5">
        <w:instrText xml:space="preserve"> ADDIN ZOTERO_ITEM CSL_CITATION {"citationID":"a1s03ii5ji2","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3"/>
      <w:r w:rsidRPr="00207D2A">
        <w:t xml:space="preserve">. As the behaviours of mature females and immature males/females are shaped by different social and ecological processes </w:t>
      </w:r>
      <w:commentRangeEnd w:id="13"/>
      <w:r w:rsidR="001306CB">
        <w:rPr>
          <w:rStyle w:val="CommentReference"/>
        </w:rPr>
        <w:commentReference w:id="13"/>
      </w:r>
      <w:r w:rsidRPr="00207D2A">
        <w:fldChar w:fldCharType="begin"/>
      </w:r>
      <w:r w:rsidR="00F061E5">
        <w:instrText xml:space="preserve"> ADDIN ZOTERO_ITEM CSL_CITATION {"citationID":"a1qh5cdke9r","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5EF5E3A3" w:rsidR="00941758" w:rsidRPr="00207D2A" w:rsidRDefault="001306CB" w:rsidP="00941758">
      <w:r>
        <w:t>I</w:t>
      </w:r>
      <w:commentRangeStart w:id="14"/>
      <w:r>
        <w:t>nformed by age and sex specific morphological data</w:t>
      </w:r>
      <w:commentRangeEnd w:id="14"/>
      <w:r>
        <w:rPr>
          <w:rStyle w:val="CommentReference"/>
        </w:rPr>
        <w:commentReference w:id="14"/>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5"/>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6"/>
      <w:commentRangeStart w:id="17"/>
      <w:r w:rsidR="00DB2679" w:rsidRPr="00207D2A">
        <w:t>larger nos</w:t>
      </w:r>
      <w:r w:rsidR="000D38CB" w:rsidRPr="00207D2A">
        <w:t>e</w:t>
      </w:r>
      <w:commentRangeEnd w:id="16"/>
      <w:r w:rsidR="00B46BCD">
        <w:rPr>
          <w:rStyle w:val="CommentReference"/>
        </w:rPr>
        <w:commentReference w:id="16"/>
      </w:r>
      <w:commentRangeEnd w:id="17"/>
      <w:r w:rsidR="004D6EE1">
        <w:rPr>
          <w:rStyle w:val="CommentReference"/>
        </w:rPr>
        <w:commentReference w:id="17"/>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C807BA" w:rsidRPr="00207D2A">
        <w:t xml:space="preserve"> </w:t>
      </w:r>
      <w:commentRangeStart w:id="18"/>
      <w:r w:rsidR="00C807BA" w:rsidRPr="00207D2A">
        <w:fldChar w:fldCharType="begin"/>
      </w:r>
      <w:r w:rsidR="00F061E5">
        <w:instrText xml:space="preserve"> ADDIN ZOTERO_ITEM CSL_CITATION {"citationID":"al9ldbvrvv","properties":{"formattedCitation":"(Cranford 1999)","plainCitation":"(Cranford 1999)","dontUpdate":true,"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18"/>
      <w:r w:rsidR="00E55E8B" w:rsidRPr="00207D2A">
        <w:rPr>
          <w:rStyle w:val="CommentReference"/>
        </w:rPr>
        <w:commentReference w:id="18"/>
      </w:r>
      <w:r w:rsidR="00E55E8B" w:rsidRPr="00207D2A">
        <w:t>A</w:t>
      </w:r>
      <w:r w:rsidR="009E0634" w:rsidRPr="00207D2A">
        <w:t xml:space="preserve">lthough the hypertrophy of male sperm </w:t>
      </w:r>
      <w:r w:rsidR="009E0634" w:rsidRPr="00207D2A">
        <w:lastRenderedPageBreak/>
        <w:t xml:space="preserve">whales’ noses is most notable when they </w:t>
      </w:r>
      <w:r w:rsidR="00296268" w:rsidRPr="00207D2A">
        <w:t>reach physical</w:t>
      </w:r>
      <w:r w:rsidR="009E0634" w:rsidRPr="00207D2A">
        <w:t xml:space="preserve"> maturity (&gt; 20 years), it can be detectable in older juveniles (ca. 2 years – 6 m) and intensifies with age </w:t>
      </w:r>
      <w:r w:rsidR="009E0634" w:rsidRPr="00207D2A">
        <w:fldChar w:fldCharType="begin"/>
      </w:r>
      <w:r w:rsidR="00F061E5">
        <w:instrText xml:space="preserve"> ADDIN ZOTERO_ITEM CSL_CITATION {"citationID":"aekuihpu2d","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9E0634" w:rsidRPr="00207D2A">
        <w:rPr>
          <w:kern w:val="0"/>
        </w:rPr>
        <w:t>(Nishiwaki et al. 196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5"/>
      <w:r>
        <w:rPr>
          <w:rStyle w:val="CommentReference"/>
        </w:rPr>
        <w:commentReference w:id="15"/>
      </w:r>
      <w:r w:rsidR="00941758" w:rsidRPr="00207D2A">
        <w:t>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19" w:name="_Toc201083897"/>
      <w:r w:rsidRPr="00207D2A">
        <w:rPr>
          <w:rFonts w:cs="Times New Roman"/>
        </w:rPr>
        <w:t>2 | METHODS</w:t>
      </w:r>
      <w:bookmarkEnd w:id="19"/>
    </w:p>
    <w:p w14:paraId="39B141C3" w14:textId="77777777" w:rsidR="00862972" w:rsidRPr="00207D2A" w:rsidRDefault="00862972" w:rsidP="00EA7AE3">
      <w:pPr>
        <w:pStyle w:val="Heading3"/>
        <w:rPr>
          <w:rFonts w:cs="Times New Roman"/>
        </w:rPr>
      </w:pPr>
      <w:bookmarkStart w:id="20" w:name="_Toc201083898"/>
      <w:r w:rsidRPr="00207D2A">
        <w:rPr>
          <w:rFonts w:cs="Times New Roman"/>
        </w:rPr>
        <w:t>2.1 | Data Collection</w:t>
      </w:r>
      <w:bookmarkEnd w:id="20"/>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commentRangeStart w:id="21"/>
      <w:r w:rsidRPr="00207D2A">
        <w:t>(</w:t>
      </w:r>
      <w:r w:rsidR="00D20807" w:rsidRPr="00207D2A">
        <w:t xml:space="preserve">Galápagos National Park </w:t>
      </w:r>
      <w:r w:rsidRPr="00207D2A">
        <w:t>research permit No. PC-86-22</w:t>
      </w:r>
      <w:commentRangeEnd w:id="21"/>
      <w:r w:rsidR="00EA082D" w:rsidRPr="00207D2A">
        <w:rPr>
          <w:rStyle w:val="CommentReference"/>
        </w:rPr>
        <w:commentReference w:id="21"/>
      </w:r>
      <w:r w:rsidRPr="00207D2A">
        <w:t xml:space="preserve">). </w:t>
      </w:r>
      <w:commentRangeStart w:id="22"/>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22"/>
      <w:r w:rsidR="00C1259C">
        <w:rPr>
          <w:rStyle w:val="CommentReference"/>
        </w:rPr>
        <w:commentReference w:id="22"/>
      </w:r>
      <w:r w:rsidRPr="00207D2A">
        <w:t xml:space="preserve">. When we encountered groups of females and juveniles, we followed them for as long as possible at a </w:t>
      </w:r>
      <w:commentRangeStart w:id="23"/>
      <w:r w:rsidRPr="00207D2A">
        <w:t>cautious</w:t>
      </w:r>
      <w:commentRangeEnd w:id="23"/>
      <w:r w:rsidR="00C1259C">
        <w:rPr>
          <w:rStyle w:val="CommentReference"/>
        </w:rPr>
        <w:commentReference w:id="23"/>
      </w:r>
      <w:r w:rsidRPr="00207D2A">
        <w:t xml:space="preserve"> distance</w:t>
      </w:r>
      <w:ins w:id="24" w:author="Ana Eguiguren" w:date="2025-09-16T20:21:00Z" w16du:dateUtc="2025-09-16T23:21:00Z">
        <w:r w:rsidR="004D6EE1">
          <w:t xml:space="preserve"> (c.a. 50 m)</w:t>
        </w:r>
      </w:ins>
      <w:r w:rsidRPr="00207D2A">
        <w:t xml:space="preserve"> to collect behavioural, acoustic, and photo-identification data. </w:t>
      </w:r>
    </w:p>
    <w:p w14:paraId="6007BE96" w14:textId="7BC0967F" w:rsidR="00862972" w:rsidRDefault="00862972" w:rsidP="00862972">
      <w:pPr>
        <w:rPr>
          <w:ins w:id="25" w:author="Ana Eguiguren" w:date="2025-09-18T16:38:00Z" w16du:dateUtc="2025-09-18T19:38:00Z"/>
        </w:rPr>
      </w:pPr>
      <w:r w:rsidRPr="00207D2A">
        <w:t xml:space="preserve">If conditions were adequate (windspeed &lt; 10 kt and no rain), we conducted 1 – 2 hour </w:t>
      </w:r>
      <w:commentRangeStart w:id="26"/>
      <w:r w:rsidRPr="00207D2A">
        <w:t>flight sessions</w:t>
      </w:r>
      <w:r w:rsidR="00037DCB">
        <w:t>, composed by a series of consecutive flights,</w:t>
      </w:r>
      <w:r w:rsidRPr="00207D2A">
        <w:t xml:space="preserve"> </w:t>
      </w:r>
      <w:commentRangeEnd w:id="26"/>
      <w:r w:rsidR="00C1259C">
        <w:rPr>
          <w:rStyle w:val="CommentReference"/>
        </w:rPr>
        <w:commentReference w:id="26"/>
      </w:r>
      <w:r w:rsidRPr="00207D2A">
        <w:t xml:space="preserve">using a DJI Mini 2 drone (249 g) equipped with propeller guards and landing gear. We conducted sessions in the </w:t>
      </w:r>
      <w:commentRangeStart w:id="27"/>
      <w:r w:rsidRPr="00207D2A">
        <w:t>morning and afternoon when glare</w:t>
      </w:r>
      <w:r w:rsidR="00037DCB">
        <w:t xml:space="preserve"> from direct sunlight</w:t>
      </w:r>
      <w:r w:rsidRPr="00207D2A">
        <w:t xml:space="preserve"> </w:t>
      </w:r>
      <w:r w:rsidR="00D0654D">
        <w:t>on</w:t>
      </w:r>
      <w:r w:rsidRPr="00207D2A">
        <w:t xml:space="preserve"> the water interfered the least with visibility</w:t>
      </w:r>
      <w:commentRangeEnd w:id="27"/>
      <w:r w:rsidR="00C1259C">
        <w:rPr>
          <w:rStyle w:val="CommentReference"/>
        </w:rPr>
        <w:commentReference w:id="27"/>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3840 x 2160 px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 (Altmann 1974)–</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0A294B" w:rsidRPr="00207D2A">
        <w:t xml:space="preserve">2.2.1 | </w:t>
      </w:r>
      <w:r w:rsidRPr="00207D2A">
        <w:fldChar w:fldCharType="end"/>
      </w:r>
      <w:r w:rsidRPr="00207D2A">
        <w:t xml:space="preserve">). </w:t>
      </w:r>
    </w:p>
    <w:p w14:paraId="5EB4CB89" w14:textId="501253ED" w:rsidR="007253FA" w:rsidRPr="00207D2A" w:rsidDel="007253FA" w:rsidRDefault="007253FA" w:rsidP="00862972">
      <w:pPr>
        <w:rPr>
          <w:del w:id="28" w:author="Ana Eguiguren" w:date="2025-09-18T16:41:00Z" w16du:dateUtc="2025-09-18T19:41:00Z"/>
        </w:rPr>
      </w:pPr>
    </w:p>
    <w:p w14:paraId="2427619A" w14:textId="77777777" w:rsidR="00862972" w:rsidRPr="00207D2A" w:rsidRDefault="00862972" w:rsidP="00EA7AE3">
      <w:pPr>
        <w:pStyle w:val="Heading3"/>
        <w:rPr>
          <w:rFonts w:cs="Times New Roman"/>
        </w:rPr>
      </w:pPr>
      <w:bookmarkStart w:id="29" w:name="_Toc201083899"/>
      <w:r w:rsidRPr="00207D2A">
        <w:rPr>
          <w:rFonts w:cs="Times New Roman"/>
        </w:rPr>
        <w:lastRenderedPageBreak/>
        <w:t>2.2 | Morphometric measurements</w:t>
      </w:r>
      <w:bookmarkEnd w:id="29"/>
    </w:p>
    <w:p w14:paraId="15D81402" w14:textId="77777777" w:rsidR="00862972" w:rsidRPr="00207D2A" w:rsidRDefault="00862972" w:rsidP="00EA7AE3">
      <w:pPr>
        <w:pStyle w:val="Heading4"/>
        <w:rPr>
          <w:rFonts w:cs="Times New Roman"/>
        </w:rPr>
      </w:pPr>
      <w:bookmarkStart w:id="30" w:name="_Ref192584273"/>
      <w:r w:rsidRPr="00207D2A">
        <w:rPr>
          <w:rFonts w:cs="Times New Roman"/>
        </w:rPr>
        <w:t xml:space="preserve">2.2.1 | </w:t>
      </w:r>
      <w:bookmarkEnd w:id="30"/>
      <w:r w:rsidRPr="00207D2A">
        <w:rPr>
          <w:rFonts w:cs="Times New Roman"/>
        </w:rPr>
        <w:t>Estimating and correcting measurement error</w:t>
      </w:r>
    </w:p>
    <w:p w14:paraId="0DA1BC33" w14:textId="02C33FB5" w:rsidR="00C45E33" w:rsidRPr="00207D2A" w:rsidRDefault="00862972" w:rsidP="00862972">
      <w:commentRangeStart w:id="31"/>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 </w:t>
      </w:r>
      <w:r w:rsidRPr="00207D2A">
        <w:fldChar w:fldCharType="begin"/>
      </w:r>
      <w:r w:rsidR="00F061E5">
        <w:instrText xml:space="preserve"> ADDIN ZOTERO_ITEM CSL_CITATION {"citationID":"JyqLn8Zm","properties":{"formattedCitation":"(Burnett et al. 2019, Bierlich et al. 2021, Glarou et al. 2022, Napoli et al. 2024a)","plainCitation":"(Burnett et al. 2019, Bierlich et al. 2021, Glarou et al. 2022, Napoli et al. 2024a)","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lang w:val="fr-FR"/>
        </w:rPr>
        <w:t>(Burnett et al. 2019, Bierlich et al. 2021, Glarou et al. 2022, Napoli et al. 2024a)</w:t>
      </w:r>
      <w:r w:rsidRPr="00207D2A">
        <w:fldChar w:fldCharType="end"/>
      </w:r>
      <w:r w:rsidRPr="00E36F1F">
        <w:rPr>
          <w:lang w:val="fr-FR"/>
          <w:rPrChange w:id="32" w:author="Hal Whitehead" w:date="2025-08-07T16:39:00Z" w16du:dateUtc="2025-08-07T19:39:00Z">
            <w:rPr/>
          </w:rPrChange>
        </w:rPr>
        <w:t xml:space="preserve">. </w:t>
      </w:r>
      <w:r w:rsidR="00EC30B6" w:rsidRPr="00207D2A">
        <w:rPr>
          <w:rPrChange w:id="33" w:author="Balaena Institute whitehead" w:date="2025-07-25T12:58:00Z" w16du:dateUtc="2025-07-25T15:58:00Z">
            <w:rPr>
              <w:lang w:val="fr-FR"/>
            </w:rPr>
          </w:rPrChange>
        </w:rPr>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 </w:t>
      </w:r>
      <w:r w:rsidRPr="00207D2A">
        <w:fldChar w:fldCharType="begin"/>
      </w:r>
      <w:r w:rsidR="00F061E5">
        <w:instrText xml:space="preserve"> ADDIN ZOTERO_ITEM CSL_CITATION {"citationID":"vJXFMUMd","properties":{"formattedCitation":"(Burnett et al. 2019, Bierlich et al. 2021)","plainCitation":"(Burnett et al. 2019, Bierlich et al. 202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vessel </w:t>
      </w:r>
      <w:commentRangeStart w:id="34"/>
      <w:commentRangeStart w:id="35"/>
      <w:r w:rsidR="00876D20">
        <w:t>were largely unsuccessful</w:t>
      </w:r>
      <w:commentRangeEnd w:id="34"/>
      <w:r w:rsidR="00876D20">
        <w:rPr>
          <w:rStyle w:val="CommentReference"/>
        </w:rPr>
        <w:commentReference w:id="34"/>
      </w:r>
      <w:commentRangeEnd w:id="35"/>
      <w:r w:rsidR="00037DCB">
        <w:rPr>
          <w:rStyle w:val="CommentReference"/>
        </w:rPr>
        <w:commentReference w:id="35"/>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31"/>
      <w:r w:rsidR="00876D20">
        <w:rPr>
          <w:rStyle w:val="CommentReference"/>
        </w:rPr>
        <w:commentReference w:id="31"/>
      </w:r>
    </w:p>
    <w:p w14:paraId="1D845A02" w14:textId="7D431DB6"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1C85C308" w:rsidR="004942FF" w:rsidRPr="00207D2A" w:rsidRDefault="00862972" w:rsidP="004942FF">
      <w:r w:rsidRPr="00207D2A">
        <w:rPr>
          <w:rFonts w:eastAsiaTheme="minorEastAsia"/>
        </w:rPr>
        <w:lastRenderedPageBreak/>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MorphoMetriX V2 </w:t>
      </w:r>
      <w:r w:rsidR="004942FF" w:rsidRPr="00207D2A">
        <w:fldChar w:fldCharType="begin"/>
      </w:r>
      <w:r w:rsidR="00F061E5">
        <w:instrText xml:space="preserve"> ADDIN ZOTERO_ITEM CSL_CITATION {"citationID":"t6cTNLw6","properties":{"formattedCitation":"(Torres &amp; Bierlich 2020)","plainCitation":"(Torres &amp; Bierlich 2020)","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36"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37" w:author="Balaena Institute whitehead" w:date="2025-07-25T12:55:00Z" w16du:dateUtc="2025-07-25T15:55:00Z">
        <w:r w:rsidR="00C8340B" w:rsidRPr="00207D2A">
          <w:rPr>
            <w:rFonts w:eastAsiaTheme="minorEastAsia"/>
          </w:rPr>
          <w:t xml:space="preserve">is </w:t>
        </w:r>
      </w:ins>
      <w:r w:rsidRPr="00207D2A">
        <w:rPr>
          <w:rFonts w:eastAsiaTheme="minorEastAsia"/>
        </w:rPr>
        <w:t xml:space="preserve">the drone altitude above sea level, and α is a </w:t>
      </w:r>
      <w:commentRangeStart w:id="38"/>
      <w:r w:rsidRPr="00207D2A">
        <w:rPr>
          <w:rFonts w:eastAsiaTheme="minorEastAsia"/>
        </w:rPr>
        <w:t xml:space="preserve">scaling </w:t>
      </w:r>
      <w:commentRangeEnd w:id="38"/>
      <w:r w:rsidR="00876D20">
        <w:rPr>
          <w:rStyle w:val="CommentReference"/>
        </w:rPr>
        <w:commentReference w:id="38"/>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39"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40" w:author="Balaena Institute whitehead" w:date="2025-07-25T13:20:00Z" w16du:dateUtc="2025-07-25T16: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575F22B3" w:rsidR="001555F5" w:rsidRPr="00207D2A" w:rsidRDefault="001555F5" w:rsidP="00862972">
      <w:pPr>
        <w:rPr>
          <w:rFonts w:eastAsiaTheme="minorEastAsia"/>
        </w:rPr>
      </w:pPr>
      <w:r w:rsidRPr="00207D2A">
        <w:rPr>
          <w:rFonts w:eastAsiaTheme="minorEastAsia"/>
        </w:rPr>
        <w:t xml:space="preserve">To account for the possibility that barometric altitude biases would vary on different days as a result from changes in weather conditions, we also fit random effects models with date as a random intercept and </w:t>
      </w:r>
      <w:r w:rsidRPr="00207D2A">
        <w:rPr>
          <w:rFonts w:eastAsiaTheme="minorEastAsia"/>
        </w:rPr>
        <w:lastRenderedPageBreak/>
        <w:t>slope. Although we found evidence for variation i</w:t>
      </w:r>
      <w:r w:rsidR="00DB08E5" w:rsidRPr="00207D2A">
        <w:rPr>
          <w:rFonts w:eastAsiaTheme="minorEastAsia"/>
        </w:rPr>
        <w:t xml:space="preserve">n the intercept and slope across different dates, this had </w:t>
      </w:r>
      <w:commentRangeStart w:id="41"/>
      <w:r w:rsidR="00DB08E5" w:rsidRPr="00207D2A">
        <w:rPr>
          <w:rFonts w:eastAsiaTheme="minorEastAsia"/>
        </w:rPr>
        <w:t xml:space="preserve">a negligible effect on measurement error. </w:t>
      </w:r>
      <w:commentRangeEnd w:id="41"/>
      <w:r w:rsidR="00D0654D">
        <w:rPr>
          <w:rStyle w:val="CommentReference"/>
        </w:rPr>
        <w:commentReference w:id="41"/>
      </w:r>
      <w:r w:rsidR="00DB08E5" w:rsidRPr="00207D2A">
        <w:rPr>
          <w:rFonts w:eastAsiaTheme="minorEastAsia"/>
        </w:rPr>
        <w:t xml:space="preserve">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36D60D1" w:rsidR="00862972" w:rsidRPr="00207D2A" w:rsidRDefault="00862972" w:rsidP="00862972">
      <w:pPr>
        <w:rPr>
          <w:b/>
          <w:bCs/>
        </w:rPr>
      </w:pPr>
      <w:r w:rsidRPr="00207D2A">
        <w:t xml:space="preserve">Drone footage was quality-rated on </w:t>
      </w:r>
      <w:commentRangeStart w:id="42"/>
      <w:r w:rsidRPr="00207D2A">
        <w:t>a scale of 0 – 8, with 0 being high quality and 8 being low quality</w:t>
      </w:r>
      <w:commentRangeEnd w:id="42"/>
      <w:r w:rsidR="00876D20">
        <w:rPr>
          <w:rStyle w:val="CommentReference"/>
        </w:rPr>
        <w:commentReference w:id="42"/>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F061E5">
        <w:instrText xml:space="preserve"> ADDIN ZOTERO_ITEM CSL_CITATION {"citationID":"b28sJduE","properties":{"formattedCitation":"(Friard &amp; Gamba 2016)","plainCitation":"(Friard &amp; Gamba 2016)","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Friard &amp; Gamba 2016)</w:t>
      </w:r>
      <w:r w:rsidRPr="00207D2A">
        <w:fldChar w:fldCharType="end"/>
      </w:r>
      <w:r w:rsidRPr="00207D2A">
        <w:t xml:space="preserve">. We selected frames where whales were lying mostly flat at the water surface, </w:t>
      </w:r>
      <w:commentRangeStart w:id="43"/>
      <w:r w:rsidRPr="00207D2A">
        <w:t>located near the center of the frame</w:t>
      </w:r>
      <w:commentRangeEnd w:id="43"/>
      <w:r w:rsidR="00037DCB">
        <w:t xml:space="preserve"> </w:t>
      </w:r>
      <w:commentRangeStart w:id="44"/>
      <w:r w:rsidR="00037DCB">
        <w:t>to minimize distortion</w:t>
      </w:r>
      <w:r w:rsidR="00876D20">
        <w:rPr>
          <w:rStyle w:val="CommentReference"/>
        </w:rPr>
        <w:commentReference w:id="43"/>
      </w:r>
      <w:commentRangeEnd w:id="44"/>
      <w:r w:rsidR="00D0654D">
        <w:rPr>
          <w:rStyle w:val="CommentReference"/>
        </w:rPr>
        <w:commentReference w:id="44"/>
      </w:r>
      <w:r w:rsidRPr="00207D2A">
        <w:t>, and whe</w:t>
      </w:r>
      <w:r w:rsidR="00D0654D">
        <w:t>n</w:t>
      </w:r>
      <w:r w:rsidRPr="00207D2A">
        <w:t xml:space="preserve"> the drone camera was positioned at nadir relative to the water surface. </w:t>
      </w:r>
      <w:commentRangeStart w:id="45"/>
      <w:r w:rsidR="00876D20">
        <w:t>W</w:t>
      </w:r>
      <w:r w:rsidR="002E01B8" w:rsidRPr="00207D2A">
        <w:t>e</w:t>
      </w:r>
      <w:commentRangeEnd w:id="45"/>
      <w:r w:rsidR="00D0654D">
        <w:rPr>
          <w:rStyle w:val="CommentReference"/>
        </w:rPr>
        <w:commentReference w:id="45"/>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pPr>
        <w:rPr>
          <w:ins w:id="46" w:author="Ana Eguiguren" w:date="2025-07-10T19:43:00Z" w16du:dateUtc="2025-07-10T22: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47"/>
      <w:r w:rsidR="00862972" w:rsidRPr="00207D2A">
        <w:t xml:space="preserve"> (</w:t>
      </w:r>
      <w:r w:rsidR="003729E9" w:rsidRPr="00207D2A">
        <w:rPr>
          <w:i/>
          <w:iCs/>
        </w:rPr>
        <w:t>Sn</w:t>
      </w:r>
      <w:r w:rsidR="00862972" w:rsidRPr="00207D2A">
        <w:rPr>
          <w:i/>
          <w:iCs/>
        </w:rPr>
        <w:t>F</w:t>
      </w:r>
      <w:r w:rsidR="00862972" w:rsidRPr="00207D2A">
        <w:t xml:space="preserve">) </w:t>
      </w:r>
      <w:commentRangeEnd w:id="47"/>
      <w:r w:rsidR="00323AC6">
        <w:rPr>
          <w:rStyle w:val="CommentReference"/>
        </w:rPr>
        <w:commentReference w:id="47"/>
      </w:r>
      <w:r w:rsidR="00862972" w:rsidRPr="00207D2A">
        <w:t xml:space="preserve">and </w:t>
      </w:r>
      <w:r w:rsidR="003729E9" w:rsidRPr="00207D2A">
        <w:t>snout</w:t>
      </w:r>
      <w:r w:rsidR="00862972" w:rsidRPr="00207D2A">
        <w:t>-to-dorsal</w:t>
      </w:r>
      <w:r w:rsidR="003C5F32" w:rsidRPr="00207D2A">
        <w:t>-</w:t>
      </w:r>
      <w:r w:rsidR="00862972" w:rsidRPr="00207D2A">
        <w:t>fin length (</w:t>
      </w:r>
      <w:r w:rsidR="003729E9" w:rsidRPr="00207D2A">
        <w:rPr>
          <w:i/>
          <w:iCs/>
        </w:rPr>
        <w:t>Sn</w:t>
      </w:r>
      <w:r w:rsidR="00862972" w:rsidRPr="00207D2A">
        <w:rPr>
          <w:i/>
          <w:iCs/>
        </w:rPr>
        <w:t>D</w:t>
      </w:r>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48"/>
      <w:r w:rsidR="00583D2A" w:rsidRPr="00207D2A">
        <w:t>piecewise</w:t>
      </w:r>
      <w:commentRangeEnd w:id="48"/>
      <w:r w:rsidR="003C5F32" w:rsidRPr="00207D2A">
        <w:rPr>
          <w:rStyle w:val="CommentReference"/>
        </w:rPr>
        <w:commentReference w:id="48"/>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r w:rsidR="00D03DAA" w:rsidRPr="00207D2A">
        <w:rPr>
          <w:i/>
          <w:iCs/>
        </w:rPr>
        <w:t>SnF</w:t>
      </w:r>
      <w:r w:rsidR="00D03DAA" w:rsidRPr="00207D2A">
        <w:t xml:space="preserve"> was measured from the snout to the transversal intersection of the </w:t>
      </w:r>
      <w:commentRangeStart w:id="49"/>
      <w:r w:rsidR="00323AC6">
        <w:t xml:space="preserve">anterior </w:t>
      </w:r>
      <w:commentRangeEnd w:id="49"/>
      <w:r w:rsidR="00323AC6">
        <w:rPr>
          <w:rStyle w:val="CommentReference"/>
        </w:rPr>
        <w:commentReference w:id="49"/>
      </w:r>
      <w:r w:rsidR="00D03DAA" w:rsidRPr="00207D2A">
        <w:t>base of the flippers with the spine</w:t>
      </w:r>
      <w:r w:rsidR="004B1854">
        <w:t xml:space="preserve"> (when at least one flipper was visible)</w:t>
      </w:r>
      <w:r w:rsidR="00B23C72" w:rsidRPr="00207D2A">
        <w:t>,</w:t>
      </w:r>
      <w:r w:rsidR="00D03DAA" w:rsidRPr="00207D2A">
        <w:t xml:space="preserve"> and </w:t>
      </w:r>
      <w:r w:rsidR="00D03DAA" w:rsidRPr="00207D2A">
        <w:rPr>
          <w:i/>
          <w:iCs/>
        </w:rPr>
        <w:t>SnD</w:t>
      </w:r>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r w:rsidR="000851A3" w:rsidRPr="00207D2A">
        <w:rPr>
          <w:i/>
          <w:iCs/>
        </w:rPr>
        <w:t>SnF</w:t>
      </w:r>
      <w:r w:rsidR="000851A3" w:rsidRPr="00207D2A">
        <w:t xml:space="preserve"> or </w:t>
      </w:r>
      <w:r w:rsidR="000851A3" w:rsidRPr="00207D2A">
        <w:rPr>
          <w:i/>
          <w:iCs/>
        </w:rPr>
        <w:t>SnD</w:t>
      </w:r>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3EF1CB2E"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r w:rsidRPr="00207D2A">
        <w:rPr>
          <w:i/>
          <w:iCs/>
        </w:rPr>
        <w:t>SnD</w:t>
      </w:r>
      <w:r w:rsidRPr="00207D2A">
        <w:t xml:space="preserve"> and </w:t>
      </w:r>
      <w:r w:rsidRPr="00207D2A">
        <w:rPr>
          <w:i/>
          <w:iCs/>
        </w:rPr>
        <w:t>SnF</w:t>
      </w:r>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 xml:space="preserve">As sperm whales often tuck their flippers against their body, the insertion point of the flipper </w:t>
      </w:r>
      <w:r w:rsidR="00EC69CA" w:rsidRPr="00207D2A">
        <w:lastRenderedPageBreak/>
        <w:t>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r w:rsidR="00EC69CA" w:rsidRPr="00207D2A">
        <w:rPr>
          <w:i/>
          <w:iCs/>
        </w:rPr>
        <w:t>SnF</w:t>
      </w:r>
      <w:r w:rsidR="00EC69CA" w:rsidRPr="00207D2A">
        <w:t xml:space="preserve">. </w:t>
      </w:r>
      <w:r w:rsidRPr="00207D2A">
        <w:rPr>
          <w:i/>
          <w:iCs/>
        </w:rPr>
        <w:t xml:space="preserve">SnD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50"/>
      <w:commentRangeStart w:id="51"/>
      <w:r w:rsidR="00137A4D" w:rsidRPr="00207D2A">
        <w:t>light and water conditions</w:t>
      </w:r>
      <w:commentRangeEnd w:id="50"/>
      <w:r w:rsidR="00323AC6">
        <w:rPr>
          <w:rStyle w:val="CommentReference"/>
        </w:rPr>
        <w:commentReference w:id="50"/>
      </w:r>
      <w:commentRangeEnd w:id="51"/>
      <w:r w:rsidR="004B1854">
        <w:rPr>
          <w:rStyle w:val="CommentReference"/>
        </w:rPr>
        <w:commentReference w:id="51"/>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 xml:space="preserve">To compare the variability across images, we obtained average coefficients of variance (CV), calculated by dividing the standard deviation (SD) by the mean 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45D7B3F8" w:rsidR="00862972" w:rsidRPr="00207D2A" w:rsidRDefault="00862972" w:rsidP="00862972">
      <w:pPr>
        <w:pStyle w:val="Caption"/>
        <w:rPr>
          <w:i w:val="0"/>
          <w:iCs w:val="0"/>
          <w:color w:val="auto"/>
        </w:rPr>
      </w:pPr>
      <w:commentRangeStart w:id="52"/>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ins w:id="53" w:author="Ana Eguiguren" w:date="2025-09-02T19:44:00Z" w16du:dateUtc="2025-09-02T22:44:00Z">
        <w:r w:rsidR="000A294B">
          <w:rPr>
            <w:b/>
            <w:bCs/>
            <w:noProof/>
            <w:color w:val="auto"/>
          </w:rPr>
          <w:t>1</w:t>
        </w:r>
      </w:ins>
      <w:del w:id="54" w:author="Ana Eguiguren" w:date="2025-09-02T19:44:00Z" w16du:dateUtc="2025-09-02T22:44:00Z">
        <w:r w:rsidR="00897888" w:rsidRPr="000A294B" w:rsidDel="000A294B">
          <w:rPr>
            <w:b/>
            <w:bCs/>
            <w:noProof/>
            <w:color w:val="auto"/>
          </w:rPr>
          <w:delText>1</w:delText>
        </w:r>
      </w:del>
      <w:r w:rsidR="007459AF" w:rsidRPr="00207D2A">
        <w:rPr>
          <w:b/>
          <w:bCs/>
          <w:color w:val="auto"/>
          <w:rPrChange w:id="55" w:author="Balaena Institute whitehead" w:date="2025-07-25T12:58:00Z" w16du:dateUtc="2025-07-25T15:58:00Z">
            <w:rPr>
              <w:b/>
              <w:bCs/>
              <w:noProof/>
              <w:color w:val="auto"/>
            </w:rPr>
          </w:rPrChange>
        </w:rPr>
        <w:fldChar w:fldCharType="end"/>
      </w:r>
      <w:commentRangeEnd w:id="52"/>
      <w:r w:rsidR="00323AC6">
        <w:rPr>
          <w:rStyle w:val="CommentReference"/>
          <w:i w:val="0"/>
          <w:iCs w:val="0"/>
          <w:color w:val="auto"/>
        </w:rPr>
        <w:commentReference w:id="52"/>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r w:rsidR="00570B88" w:rsidRPr="00207D2A">
        <w:rPr>
          <w:color w:val="auto"/>
        </w:rPr>
        <w:t>Sn</w:t>
      </w:r>
      <w:r w:rsidR="00056D15" w:rsidRPr="00207D2A">
        <w:rPr>
          <w:color w:val="auto"/>
        </w:rPr>
        <w:t>D</w:t>
      </w:r>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r w:rsidR="00570B88" w:rsidRPr="00207D2A">
        <w:rPr>
          <w:color w:val="auto"/>
        </w:rPr>
        <w:t>Sn</w:t>
      </w:r>
      <w:r w:rsidR="00056D15" w:rsidRPr="00207D2A">
        <w:rPr>
          <w:color w:val="auto"/>
        </w:rPr>
        <w:t>F</w:t>
      </w:r>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07E33C8"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 xml:space="preserve">indentations, rake marks, white patches, and sloughed skin patterns </w:t>
      </w:r>
      <w:r w:rsidRPr="00207D2A">
        <w:fldChar w:fldCharType="begin"/>
      </w:r>
      <w:r w:rsidR="00F061E5">
        <w:instrText xml:space="preserve"> ADDIN ZOTERO_ITEM CSL_CITATION {"citationID":"bjcuh3TC","properties":{"formattedCitation":"(O\\uc0\\u8217{}Callaghan et al. 2024)","plainCitation":"(O’Callaghan et al. 2024)","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w:t>
      </w:r>
      <w:r w:rsidR="004B1854">
        <w:t xml:space="preserve">images used for measurement on </w:t>
      </w:r>
      <w:r w:rsidRPr="00207D2A">
        <w:t xml:space="preserve">a scale of 1 – 5 (1 = poor, 5 = good) based on focus, contrast, and saturation </w:t>
      </w:r>
      <w:r w:rsidRPr="00207D2A">
        <w:fldChar w:fldCharType="begin"/>
      </w:r>
      <w:r w:rsidR="00F061E5">
        <w:instrText xml:space="preserve"> ADDIN ZOTERO_ITEM CSL_CITATION {"citationID":"a19jg8k36me","properties":{"formattedCitation":"(Modified from Arnbom 1987)","plainCitation":"(Modified from Arnbom 1987)","noteIndex":0},"citationItems":[{"id":598,"uris":["http://zotero.org/users/5395629/items/KX5BENIW"],"itemData":{"id":598,"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Modified from Arnbom 1987)</w:t>
      </w:r>
      <w:r w:rsidRPr="00207D2A">
        <w:fldChar w:fldCharType="end"/>
      </w:r>
      <w:r w:rsidRPr="00207D2A">
        <w:t xml:space="preserve">. Initial identifications were made </w:t>
      </w:r>
      <w:r w:rsidRPr="00207D2A">
        <w:lastRenderedPageBreak/>
        <w:t xml:space="preserve">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56" w:name="_Toc201083900"/>
      <w:r w:rsidRPr="00207D2A">
        <w:rPr>
          <w:rFonts w:cs="Times New Roman"/>
        </w:rPr>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56"/>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57"/>
              <w:commentRangeEnd w:id="57"/>
              <m:r>
                <m:rPr>
                  <m:sty m:val="p"/>
                </m:rPr>
                <w:rPr>
                  <w:rStyle w:val="CommentReference"/>
                  <w:rFonts w:ascii="Cambria Math" w:hAnsi="Cambria Math"/>
                </w:rPr>
                <w:commentReference w:id="57"/>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commentRangeStart w:id="58"/>
    <w:p w14:paraId="363F85F5" w14:textId="6F4770FF" w:rsidR="00DE1874" w:rsidRPr="00207D2A" w:rsidDel="00B03D88" w:rsidRDefault="00000000" w:rsidP="00862972">
      <w:pPr>
        <w:rPr>
          <w:del w:id="59" w:author="Ana Eguiguren" w:date="2025-09-19T16:12:00Z" w16du:dateUtc="2025-09-19T19:12:00Z"/>
          <w:rFonts w:eastAsiaTheme="minorEastAsia"/>
        </w:rPr>
      </w:pPr>
      <m:oMathPara>
        <m:oMath>
          <m:eqArr>
            <m:eqArrPr>
              <m:maxDist m:val="1"/>
              <m:ctrlPr>
                <w:del w:id="60" w:author="Ana Eguiguren" w:date="2025-09-19T16:12:00Z" w16du:dateUtc="2025-09-19T19:12:00Z">
                  <w:rPr>
                    <w:rFonts w:ascii="Cambria Math" w:hAnsi="Cambria Math"/>
                    <w:i/>
                  </w:rPr>
                </w:del>
              </m:ctrlPr>
            </m:eqArrPr>
            <m:e>
              <m:sSub>
                <m:sSubPr>
                  <m:ctrlPr>
                    <w:del w:id="61" w:author="Ana Eguiguren" w:date="2025-09-19T16:12:00Z" w16du:dateUtc="2025-09-19T19:12:00Z">
                      <w:rPr>
                        <w:rFonts w:ascii="Cambria Math" w:hAnsi="Cambria Math"/>
                        <w:i/>
                      </w:rPr>
                    </w:del>
                  </m:ctrlPr>
                </m:sSubPr>
                <m:e>
                  <m:r>
                    <w:del w:id="62" w:author="Ana Eguiguren" w:date="2025-09-19T16:12:00Z" w16du:dateUtc="2025-09-19T19:12:00Z">
                      <w:rPr>
                        <w:rFonts w:ascii="Cambria Math" w:hAnsi="Cambria Math"/>
                      </w:rPr>
                      <m:t>NR</m:t>
                    </w:del>
                  </m:r>
                </m:e>
                <m:sub>
                  <m:r>
                    <w:del w:id="63" w:author="Ana Eguiguren" w:date="2025-09-19T16:12:00Z" w16du:dateUtc="2025-09-19T19:12:00Z">
                      <w:rPr>
                        <w:rFonts w:ascii="Cambria Math" w:hAnsi="Cambria Math"/>
                      </w:rPr>
                      <m:t>M</m:t>
                    </w:del>
                  </m:r>
                </m:sub>
              </m:sSub>
              <m:r>
                <w:del w:id="64" w:author="Ana Eguiguren" w:date="2025-09-19T16:12:00Z" w16du:dateUtc="2025-09-19T19:12:00Z">
                  <w:rPr>
                    <w:rFonts w:ascii="Cambria Math" w:hAnsi="Cambria Math"/>
                  </w:rPr>
                  <m:t xml:space="preserve">= </m:t>
                </w:del>
              </m:r>
              <m:sSub>
                <m:sSubPr>
                  <m:ctrlPr>
                    <w:del w:id="65" w:author="Ana Eguiguren" w:date="2025-09-19T16:12:00Z" w16du:dateUtc="2025-09-19T19:12:00Z">
                      <w:rPr>
                        <w:rFonts w:ascii="Cambria Math" w:eastAsiaTheme="minorEastAsia" w:hAnsi="Cambria Math"/>
                        <w:i/>
                      </w:rPr>
                    </w:del>
                  </m:ctrlPr>
                </m:sSubPr>
                <m:e>
                  <m:r>
                    <w:del w:id="66" w:author="Ana Eguiguren" w:date="2025-09-19T16:12:00Z" w16du:dateUtc="2025-09-19T19:12:00Z">
                      <w:rPr>
                        <w:rFonts w:ascii="Cambria Math" w:eastAsiaTheme="minorEastAsia" w:hAnsi="Cambria Math"/>
                      </w:rPr>
                      <m:t>max</m:t>
                    </w:del>
                  </m:r>
                </m:e>
                <m:sub>
                  <m:r>
                    <w:del w:id="67" w:author="Ana Eguiguren" w:date="2025-09-19T16:12:00Z" w16du:dateUtc="2025-09-19T19:12:00Z">
                      <w:rPr>
                        <w:rFonts w:ascii="Cambria Math" w:eastAsiaTheme="minorEastAsia" w:hAnsi="Cambria Math"/>
                      </w:rPr>
                      <m:t xml:space="preserve">F </m:t>
                    </w:del>
                  </m:r>
                </m:sub>
              </m:sSub>
              <m:r>
                <w:del w:id="68" w:author="Ana Eguiguren" w:date="2025-09-19T16:12:00Z" w16du:dateUtc="2025-09-19T19:12:00Z">
                  <w:rPr>
                    <w:rFonts w:ascii="Cambria Math" w:eastAsiaTheme="minorEastAsia" w:hAnsi="Cambria Math"/>
                  </w:rPr>
                  <m:t xml:space="preserve">× </m:t>
                </w:del>
              </m:r>
              <m:f>
                <m:fPr>
                  <m:ctrlPr>
                    <w:del w:id="69" w:author="Ana Eguiguren" w:date="2025-09-19T16:12:00Z" w16du:dateUtc="2025-09-19T19:12:00Z">
                      <w:rPr>
                        <w:rFonts w:ascii="Cambria Math" w:eastAsiaTheme="minorEastAsia" w:hAnsi="Cambria Math"/>
                        <w:i/>
                      </w:rPr>
                    </w:del>
                  </m:ctrlPr>
                </m:fPr>
                <m:num>
                  <m:sSup>
                    <m:sSupPr>
                      <m:ctrlPr>
                        <w:del w:id="70" w:author="Ana Eguiguren" w:date="2025-09-19T16:12:00Z" w16du:dateUtc="2025-09-19T19:12:00Z">
                          <w:rPr>
                            <w:rFonts w:ascii="Cambria Math" w:eastAsiaTheme="minorEastAsia" w:hAnsi="Cambria Math"/>
                            <w:i/>
                          </w:rPr>
                        </w:del>
                      </m:ctrlPr>
                    </m:sSupPr>
                    <m:e>
                      <m:r>
                        <w:del w:id="71" w:author="Ana Eguiguren" w:date="2025-09-19T16:12:00Z" w16du:dateUtc="2025-09-19T19:12:00Z">
                          <w:rPr>
                            <w:rFonts w:ascii="Cambria Math" w:eastAsiaTheme="minorEastAsia" w:hAnsi="Cambria Math"/>
                          </w:rPr>
                          <m:t>e</m:t>
                        </w:del>
                      </m:r>
                    </m:e>
                    <m:sup>
                      <m:r>
                        <w:del w:id="72" w:author="Ana Eguiguren" w:date="2025-09-19T16:12:00Z" w16du:dateUtc="2025-09-19T19:12:00Z">
                          <w:rPr>
                            <w:rFonts w:ascii="Cambria Math" w:eastAsiaTheme="minorEastAsia" w:hAnsi="Cambria Math"/>
                          </w:rPr>
                          <m:t>fr × L</m:t>
                        </w:del>
                      </m:r>
                    </m:sup>
                  </m:sSup>
                </m:num>
                <m:den>
                  <m:r>
                    <w:del w:id="73" w:author="Ana Eguiguren" w:date="2025-09-19T16:12:00Z" w16du:dateUtc="2025-09-19T19:12:00Z">
                      <w:rPr>
                        <w:rFonts w:ascii="Cambria Math" w:eastAsiaTheme="minorEastAsia" w:hAnsi="Cambria Math"/>
                      </w:rPr>
                      <m:t xml:space="preserve">1+ </m:t>
                    </w:del>
                  </m:r>
                  <m:sSup>
                    <m:sSupPr>
                      <m:ctrlPr>
                        <w:del w:id="74" w:author="Ana Eguiguren" w:date="2025-09-19T16:12:00Z" w16du:dateUtc="2025-09-19T19:12:00Z">
                          <w:rPr>
                            <w:rFonts w:ascii="Cambria Math" w:eastAsiaTheme="minorEastAsia" w:hAnsi="Cambria Math"/>
                            <w:i/>
                          </w:rPr>
                        </w:del>
                      </m:ctrlPr>
                    </m:sSupPr>
                    <m:e>
                      <m:r>
                        <w:del w:id="75" w:author="Ana Eguiguren" w:date="2025-09-19T16:12:00Z" w16du:dateUtc="2025-09-19T19:12:00Z">
                          <w:rPr>
                            <w:rFonts w:ascii="Cambria Math" w:eastAsiaTheme="minorEastAsia" w:hAnsi="Cambria Math"/>
                          </w:rPr>
                          <m:t>e</m:t>
                        </w:del>
                      </m:r>
                    </m:e>
                    <m:sup>
                      <m:r>
                        <w:del w:id="76" w:author="Ana Eguiguren" w:date="2025-09-19T16:12:00Z" w16du:dateUtc="2025-09-19T19:12:00Z">
                          <w:rPr>
                            <w:rFonts w:ascii="Cambria Math" w:eastAsiaTheme="minorEastAsia" w:hAnsi="Cambria Math"/>
                          </w:rPr>
                          <m:t>fr × L</m:t>
                        </w:del>
                      </m:r>
                    </m:sup>
                  </m:sSup>
                </m:den>
              </m:f>
              <m:r>
                <w:del w:id="77" w:author="Ana Eguiguren" w:date="2025-09-19T16:12:00Z" w16du:dateUtc="2025-09-19T19:12:00Z">
                  <w:rPr>
                    <w:rFonts w:ascii="Cambria Math" w:eastAsiaTheme="minorEastAsia" w:hAnsi="Cambria Math"/>
                  </w:rPr>
                  <m:t xml:space="preserve">+ </m:t>
                </w:del>
              </m:r>
              <m:d>
                <m:dPr>
                  <m:begChr m:val="{"/>
                  <m:endChr m:val=""/>
                  <m:ctrlPr>
                    <w:del w:id="78" w:author="Ana Eguiguren" w:date="2025-09-19T16:12:00Z" w16du:dateUtc="2025-09-19T19:12:00Z">
                      <w:rPr>
                        <w:rFonts w:ascii="Cambria Math" w:eastAsiaTheme="minorEastAsia" w:hAnsi="Cambria Math"/>
                        <w:i/>
                      </w:rPr>
                    </w:del>
                  </m:ctrlPr>
                </m:dPr>
                <m:e>
                  <m:eqArr>
                    <m:eqArrPr>
                      <m:ctrlPr>
                        <w:del w:id="79" w:author="Ana Eguiguren" w:date="2025-09-19T16:12:00Z" w16du:dateUtc="2025-09-19T19:12:00Z">
                          <w:rPr>
                            <w:rFonts w:ascii="Cambria Math" w:eastAsiaTheme="minorEastAsia" w:hAnsi="Cambria Math"/>
                            <w:i/>
                          </w:rPr>
                        </w:del>
                      </m:ctrlPr>
                    </m:eqArrPr>
                    <m:e>
                      <m:r>
                        <w:del w:id="80" w:author="Ana Eguiguren" w:date="2025-09-19T16:12:00Z" w16du:dateUtc="2025-09-19T19:12:00Z">
                          <w:rPr>
                            <w:rFonts w:ascii="Cambria Math" w:eastAsiaTheme="minorEastAsia" w:hAnsi="Cambria Math"/>
                          </w:rPr>
                          <m:t>0,                                                                                  L ≤chm</m:t>
                        </w:del>
                      </m:r>
                    </m:e>
                    <m:e>
                      <m:sSub>
                        <m:sSubPr>
                          <m:ctrlPr>
                            <w:del w:id="81" w:author="Ana Eguiguren" w:date="2025-09-19T16:12:00Z" w16du:dateUtc="2025-09-19T19:12:00Z">
                              <w:rPr>
                                <w:rFonts w:ascii="Cambria Math" w:eastAsiaTheme="minorEastAsia" w:hAnsi="Cambria Math"/>
                                <w:i/>
                              </w:rPr>
                            </w:del>
                          </m:ctrlPr>
                        </m:sSubPr>
                        <m:e>
                          <m:r>
                            <w:del w:id="82" w:author="Ana Eguiguren" w:date="2025-09-19T16:12:00Z" w16du:dateUtc="2025-09-19T19:12:00Z">
                              <w:rPr>
                                <w:rFonts w:ascii="Cambria Math" w:eastAsiaTheme="minorEastAsia" w:hAnsi="Cambria Math"/>
                              </w:rPr>
                              <m:t>max</m:t>
                            </w:del>
                          </m:r>
                        </m:e>
                        <m:sub>
                          <m:r>
                            <w:del w:id="83" w:author="Ana Eguiguren" w:date="2025-09-19T16:12:00Z" w16du:dateUtc="2025-09-19T19:12:00Z">
                              <w:rPr>
                                <w:rFonts w:ascii="Cambria Math" w:eastAsiaTheme="minorEastAsia" w:hAnsi="Cambria Math"/>
                              </w:rPr>
                              <m:t>M</m:t>
                            </w:del>
                          </m:r>
                        </m:sub>
                      </m:sSub>
                      <m:r>
                        <w:del w:id="84" w:author="Ana Eguiguren" w:date="2025-09-19T16:12:00Z" w16du:dateUtc="2025-09-19T19:12:00Z">
                          <w:rPr>
                            <w:rFonts w:ascii="Cambria Math" w:eastAsiaTheme="minorEastAsia" w:hAnsi="Cambria Math"/>
                          </w:rPr>
                          <m:t xml:space="preserve"> × </m:t>
                        </w:del>
                      </m:r>
                      <m:d>
                        <m:dPr>
                          <m:ctrlPr>
                            <w:del w:id="85" w:author="Ana Eguiguren" w:date="2025-09-19T16:12:00Z" w16du:dateUtc="2025-09-19T19:12:00Z">
                              <w:rPr>
                                <w:rFonts w:ascii="Cambria Math" w:eastAsiaTheme="minorEastAsia" w:hAnsi="Cambria Math"/>
                                <w:i/>
                              </w:rPr>
                            </w:del>
                          </m:ctrlPr>
                        </m:dPr>
                        <m:e>
                          <m:f>
                            <m:fPr>
                              <m:ctrlPr>
                                <w:del w:id="86" w:author="Ana Eguiguren" w:date="2025-09-19T16:12:00Z" w16du:dateUtc="2025-09-19T19:12:00Z">
                                  <w:rPr>
                                    <w:rFonts w:ascii="Cambria Math" w:eastAsiaTheme="minorEastAsia" w:hAnsi="Cambria Math"/>
                                    <w:i/>
                                  </w:rPr>
                                </w:del>
                              </m:ctrlPr>
                            </m:fPr>
                            <m:num>
                              <m:sSup>
                                <m:sSupPr>
                                  <m:ctrlPr>
                                    <w:del w:id="87" w:author="Ana Eguiguren" w:date="2025-09-19T16:12:00Z" w16du:dateUtc="2025-09-19T19:12:00Z">
                                      <w:rPr>
                                        <w:rFonts w:ascii="Cambria Math" w:eastAsiaTheme="minorEastAsia" w:hAnsi="Cambria Math"/>
                                        <w:i/>
                                      </w:rPr>
                                    </w:del>
                                  </m:ctrlPr>
                                </m:sSupPr>
                                <m:e>
                                  <m:r>
                                    <w:del w:id="88" w:author="Ana Eguiguren" w:date="2025-09-19T16:12:00Z" w16du:dateUtc="2025-09-19T19:12:00Z">
                                      <w:rPr>
                                        <w:rFonts w:ascii="Cambria Math" w:eastAsiaTheme="minorEastAsia" w:hAnsi="Cambria Math"/>
                                      </w:rPr>
                                      <m:t>e</m:t>
                                    </w:del>
                                  </m:r>
                                </m:e>
                                <m:sup>
                                  <m:r>
                                    <w:del w:id="89" w:author="Ana Eguiguren" w:date="2025-09-19T16:12:00Z" w16du:dateUtc="2025-09-19T19:12:00Z">
                                      <w:rPr>
                                        <w:rFonts w:ascii="Cambria Math" w:eastAsiaTheme="minorEastAsia" w:hAnsi="Cambria Math"/>
                                      </w:rPr>
                                      <m:t>mr × L</m:t>
                                    </w:del>
                                  </m:r>
                                </m:sup>
                              </m:sSup>
                            </m:num>
                            <m:den>
                              <m:r>
                                <w:del w:id="90" w:author="Ana Eguiguren" w:date="2025-09-19T16:12:00Z" w16du:dateUtc="2025-09-19T19:12:00Z">
                                  <w:rPr>
                                    <w:rFonts w:ascii="Cambria Math" w:eastAsiaTheme="minorEastAsia" w:hAnsi="Cambria Math"/>
                                  </w:rPr>
                                  <m:t xml:space="preserve">1+ </m:t>
                                </w:del>
                              </m:r>
                              <m:sSup>
                                <m:sSupPr>
                                  <m:ctrlPr>
                                    <w:del w:id="91" w:author="Ana Eguiguren" w:date="2025-09-19T16:12:00Z" w16du:dateUtc="2025-09-19T19:12:00Z">
                                      <w:rPr>
                                        <w:rFonts w:ascii="Cambria Math" w:eastAsiaTheme="minorEastAsia" w:hAnsi="Cambria Math"/>
                                        <w:i/>
                                      </w:rPr>
                                    </w:del>
                                  </m:ctrlPr>
                                </m:sSupPr>
                                <m:e>
                                  <m:r>
                                    <w:del w:id="92" w:author="Ana Eguiguren" w:date="2025-09-19T16:12:00Z" w16du:dateUtc="2025-09-19T19:12:00Z">
                                      <w:rPr>
                                        <w:rFonts w:ascii="Cambria Math" w:eastAsiaTheme="minorEastAsia" w:hAnsi="Cambria Math"/>
                                      </w:rPr>
                                      <m:t>e</m:t>
                                    </w:del>
                                  </m:r>
                                </m:e>
                                <m:sup>
                                  <m:r>
                                    <w:del w:id="93" w:author="Ana Eguiguren" w:date="2025-09-19T16:12:00Z" w16du:dateUtc="2025-09-19T19:12:00Z">
                                      <w:rPr>
                                        <w:rFonts w:ascii="Cambria Math" w:eastAsiaTheme="minorEastAsia" w:hAnsi="Cambria Math"/>
                                      </w:rPr>
                                      <m:t>mr × L</m:t>
                                    </w:del>
                                  </m:r>
                                </m:sup>
                              </m:sSup>
                            </m:den>
                          </m:f>
                          <m:r>
                            <w:del w:id="94" w:author="Ana Eguiguren" w:date="2025-09-19T16:12:00Z" w16du:dateUtc="2025-09-19T19:12:00Z">
                              <w:rPr>
                                <w:rFonts w:ascii="Cambria Math" w:eastAsiaTheme="minorEastAsia" w:hAnsi="Cambria Math"/>
                              </w:rPr>
                              <m:t>-</m:t>
                            </w:del>
                          </m:r>
                          <m:f>
                            <m:fPr>
                              <m:ctrlPr>
                                <w:del w:id="95" w:author="Ana Eguiguren" w:date="2025-09-19T16:12:00Z" w16du:dateUtc="2025-09-19T19:12:00Z">
                                  <w:rPr>
                                    <w:rFonts w:ascii="Cambria Math" w:eastAsiaTheme="minorEastAsia" w:hAnsi="Cambria Math"/>
                                    <w:i/>
                                  </w:rPr>
                                </w:del>
                              </m:ctrlPr>
                            </m:fPr>
                            <m:num>
                              <m:sSup>
                                <m:sSupPr>
                                  <m:ctrlPr>
                                    <w:del w:id="96" w:author="Ana Eguiguren" w:date="2025-09-19T16:12:00Z" w16du:dateUtc="2025-09-19T19:12:00Z">
                                      <w:rPr>
                                        <w:rFonts w:ascii="Cambria Math" w:eastAsiaTheme="minorEastAsia" w:hAnsi="Cambria Math"/>
                                        <w:i/>
                                      </w:rPr>
                                    </w:del>
                                  </m:ctrlPr>
                                </m:sSupPr>
                                <m:e>
                                  <m:r>
                                    <w:del w:id="97" w:author="Ana Eguiguren" w:date="2025-09-19T16:12:00Z" w16du:dateUtc="2025-09-19T19:12:00Z">
                                      <w:rPr>
                                        <w:rFonts w:ascii="Cambria Math" w:eastAsiaTheme="minorEastAsia" w:hAnsi="Cambria Math"/>
                                      </w:rPr>
                                      <m:t>e</m:t>
                                    </w:del>
                                  </m:r>
                                </m:e>
                                <m:sup>
                                  <m:r>
                                    <w:del w:id="98" w:author="Ana Eguiguren" w:date="2025-09-19T16:12:00Z" w16du:dateUtc="2025-09-19T19:12:00Z">
                                      <w:rPr>
                                        <w:rFonts w:ascii="Cambria Math" w:eastAsiaTheme="minorEastAsia" w:hAnsi="Cambria Math"/>
                                      </w:rPr>
                                      <m:t>mr × chm</m:t>
                                    </w:del>
                                  </m:r>
                                </m:sup>
                              </m:sSup>
                            </m:num>
                            <m:den>
                              <m:r>
                                <w:del w:id="99" w:author="Ana Eguiguren" w:date="2025-09-19T16:12:00Z" w16du:dateUtc="2025-09-19T19:12:00Z">
                                  <w:rPr>
                                    <w:rFonts w:ascii="Cambria Math" w:eastAsiaTheme="minorEastAsia" w:hAnsi="Cambria Math"/>
                                  </w:rPr>
                                  <m:t xml:space="preserve">1+ </m:t>
                                </w:del>
                              </m:r>
                              <m:sSup>
                                <m:sSupPr>
                                  <m:ctrlPr>
                                    <w:del w:id="100" w:author="Ana Eguiguren" w:date="2025-09-19T16:12:00Z" w16du:dateUtc="2025-09-19T19:12:00Z">
                                      <w:rPr>
                                        <w:rFonts w:ascii="Cambria Math" w:eastAsiaTheme="minorEastAsia" w:hAnsi="Cambria Math"/>
                                        <w:i/>
                                      </w:rPr>
                                    </w:del>
                                  </m:ctrlPr>
                                </m:sSupPr>
                                <m:e>
                                  <m:r>
                                    <w:del w:id="101" w:author="Ana Eguiguren" w:date="2025-09-19T16:12:00Z" w16du:dateUtc="2025-09-19T19:12:00Z">
                                      <w:rPr>
                                        <w:rFonts w:ascii="Cambria Math" w:eastAsiaTheme="minorEastAsia" w:hAnsi="Cambria Math"/>
                                      </w:rPr>
                                      <m:t>e</m:t>
                                    </w:del>
                                  </m:r>
                                </m:e>
                                <m:sup>
                                  <m:r>
                                    <w:del w:id="102" w:author="Ana Eguiguren" w:date="2025-09-19T16:12:00Z" w16du:dateUtc="2025-09-19T19:12:00Z">
                                      <w:rPr>
                                        <w:rFonts w:ascii="Cambria Math" w:eastAsiaTheme="minorEastAsia" w:hAnsi="Cambria Math"/>
                                      </w:rPr>
                                      <m:t>mr × chm</m:t>
                                    </w:del>
                                  </m:r>
                                </m:sup>
                              </m:sSup>
                            </m:den>
                          </m:f>
                        </m:e>
                      </m:d>
                      <m:r>
                        <w:del w:id="103" w:author="Ana Eguiguren" w:date="2025-09-19T16:12:00Z" w16du:dateUtc="2025-09-19T19:12:00Z">
                          <w:rPr>
                            <w:rFonts w:ascii="Cambria Math" w:eastAsiaTheme="minorEastAsia" w:hAnsi="Cambria Math"/>
                          </w:rPr>
                          <m:t>,     L &gt;chm</m:t>
                        </w:del>
                      </m:r>
                    </m:e>
                  </m:eqArr>
                </m:e>
              </m:d>
              <m:r>
                <w:del w:id="104" w:author="Ana Eguiguren" w:date="2025-09-19T16:12:00Z" w16du:dateUtc="2025-09-19T19:12:00Z">
                  <w:rPr>
                    <w:rFonts w:ascii="Cambria Math" w:eastAsiaTheme="minorEastAsia" w:hAnsi="Cambria Math"/>
                  </w:rPr>
                  <m:t xml:space="preserve"> </m:t>
                </w:del>
              </m:r>
              <m:r>
                <w:del w:id="105" w:author="Ana Eguiguren" w:date="2025-09-19T16:12:00Z" w16du:dateUtc="2025-09-19T19:12:00Z">
                  <w:rPr>
                    <w:rFonts w:ascii="Cambria Math" w:hAnsi="Cambria Math"/>
                  </w:rPr>
                  <m:t>#7</m:t>
                </w:del>
              </m:r>
            </m:e>
          </m:eqArr>
          <w:commentRangeEnd w:id="58"/>
          <m:r>
            <w:del w:id="106" w:author="Ana Eguiguren" w:date="2025-09-19T16:12:00Z" w16du:dateUtc="2025-09-19T19:12:00Z">
              <m:rPr>
                <m:sty m:val="p"/>
              </m:rPr>
              <w:rPr>
                <w:rStyle w:val="CommentReference"/>
              </w:rPr>
              <w:commentReference w:id="58"/>
            </w:del>
          </m:r>
        </m:oMath>
      </m:oMathPara>
    </w:p>
    <w:commentRangeStart w:id="107"/>
    <w:p w14:paraId="438AD699" w14:textId="28553F34" w:rsidR="00B03D88" w:rsidRPr="00B03D88" w:rsidRDefault="00000000" w:rsidP="00B03D88">
      <w:pPr>
        <w:rPr>
          <w:ins w:id="108" w:author="Ana Eguiguren" w:date="2025-09-19T16:10:00Z" w16du:dateUtc="2025-09-19T19:10:00Z"/>
          <w:rFonts w:eastAsiaTheme="minorEastAsia"/>
        </w:rPr>
      </w:pPr>
      <m:oMathPara>
        <m:oMathParaPr>
          <m:jc m:val="left"/>
        </m:oMathParaPr>
        <m:oMath>
          <m:eqArr>
            <m:eqArrPr>
              <m:maxDist m:val="1"/>
              <m:ctrlPr>
                <w:ins w:id="109" w:author="Ana Eguiguren" w:date="2025-09-19T16:10:00Z" w16du:dateUtc="2025-09-19T19:10:00Z">
                  <w:rPr>
                    <w:rFonts w:ascii="Cambria Math" w:hAnsi="Cambria Math"/>
                    <w:i/>
                  </w:rPr>
                </w:ins>
              </m:ctrlPr>
            </m:eqArrPr>
            <m:e>
              <m:sSub>
                <m:sSubPr>
                  <m:ctrlPr>
                    <w:ins w:id="110" w:author="Ana Eguiguren" w:date="2025-09-19T16:10:00Z" w16du:dateUtc="2025-09-19T19:10:00Z">
                      <w:rPr>
                        <w:rFonts w:ascii="Cambria Math" w:hAnsi="Cambria Math"/>
                        <w:i/>
                      </w:rPr>
                    </w:ins>
                  </m:ctrlPr>
                </m:sSubPr>
                <m:e>
                  <m:r>
                    <w:ins w:id="111" w:author="Ana Eguiguren" w:date="2025-09-19T16:10:00Z" w16du:dateUtc="2025-09-19T19:10:00Z">
                      <w:rPr>
                        <w:rFonts w:ascii="Cambria Math" w:hAnsi="Cambria Math"/>
                      </w:rPr>
                      <m:t>NR</m:t>
                    </w:ins>
                  </m:r>
                </m:e>
                <m:sub>
                  <m:r>
                    <w:ins w:id="112" w:author="Ana Eguiguren" w:date="2025-09-19T16:10:00Z" w16du:dateUtc="2025-09-19T19:10:00Z">
                      <w:rPr>
                        <w:rFonts w:ascii="Cambria Math" w:hAnsi="Cambria Math"/>
                      </w:rPr>
                      <m:t>M</m:t>
                    </w:ins>
                  </m:r>
                </m:sub>
              </m:sSub>
              <m:r>
                <w:ins w:id="113" w:author="Ana Eguiguren" w:date="2025-09-19T16:10:00Z" w16du:dateUtc="2025-09-19T19:10:00Z">
                  <w:rPr>
                    <w:rFonts w:ascii="Cambria Math" w:hAnsi="Cambria Math"/>
                  </w:rPr>
                  <m:t xml:space="preserve">= </m:t>
                </w:ins>
              </m:r>
              <m:r>
                <w:ins w:id="114" w:author="Ana Eguiguren" w:date="2025-09-19T16:10:00Z" w16du:dateUtc="2025-09-19T19:10:00Z">
                  <w:rPr>
                    <w:rFonts w:ascii="Cambria Math" w:eastAsiaTheme="minorEastAsia" w:hAnsi="Cambria Math"/>
                  </w:rPr>
                  <m:t xml:space="preserve"> </m:t>
                </w:ins>
              </m:r>
              <m:d>
                <m:dPr>
                  <m:begChr m:val="{"/>
                  <m:endChr m:val=""/>
                  <m:ctrlPr>
                    <w:ins w:id="115" w:author="Ana Eguiguren" w:date="2025-09-19T16:10:00Z" w16du:dateUtc="2025-09-19T19:10:00Z">
                      <w:rPr>
                        <w:rFonts w:ascii="Cambria Math" w:eastAsiaTheme="minorEastAsia" w:hAnsi="Cambria Math"/>
                        <w:i/>
                      </w:rPr>
                    </w:ins>
                  </m:ctrlPr>
                </m:dPr>
                <m:e>
                  <m:eqArr>
                    <m:eqArrPr>
                      <m:ctrlPr>
                        <w:ins w:id="116" w:author="Ana Eguiguren" w:date="2025-09-19T16:10:00Z" w16du:dateUtc="2025-09-19T19:10:00Z">
                          <w:rPr>
                            <w:rFonts w:ascii="Cambria Math" w:eastAsiaTheme="minorEastAsia" w:hAnsi="Cambria Math"/>
                            <w:i/>
                          </w:rPr>
                        </w:ins>
                      </m:ctrlPr>
                    </m:eqArrPr>
                    <m:e>
                      <m:sSub>
                        <m:sSubPr>
                          <m:ctrlPr>
                            <w:ins w:id="117" w:author="Ana Eguiguren" w:date="2025-09-19T16:10:00Z" w16du:dateUtc="2025-09-19T19:10:00Z">
                              <w:rPr>
                                <w:rFonts w:ascii="Cambria Math" w:eastAsiaTheme="minorEastAsia" w:hAnsi="Cambria Math"/>
                                <w:i/>
                              </w:rPr>
                            </w:ins>
                          </m:ctrlPr>
                        </m:sSubPr>
                        <m:e>
                          <m:r>
                            <w:ins w:id="118" w:author="Ana Eguiguren" w:date="2025-09-19T16:10:00Z" w16du:dateUtc="2025-09-19T19:10:00Z">
                              <w:rPr>
                                <w:rFonts w:ascii="Cambria Math" w:eastAsiaTheme="minorEastAsia" w:hAnsi="Cambria Math"/>
                              </w:rPr>
                              <m:t>max</m:t>
                            </w:ins>
                          </m:r>
                        </m:e>
                        <m:sub>
                          <m:r>
                            <w:ins w:id="119" w:author="Ana Eguiguren" w:date="2025-09-19T16:10:00Z" w16du:dateUtc="2025-09-19T19:10:00Z">
                              <w:rPr>
                                <w:rFonts w:ascii="Cambria Math" w:eastAsiaTheme="minorEastAsia" w:hAnsi="Cambria Math"/>
                              </w:rPr>
                              <m:t xml:space="preserve">F </m:t>
                            </w:ins>
                          </m:r>
                        </m:sub>
                      </m:sSub>
                      <m:r>
                        <w:ins w:id="120" w:author="Ana Eguiguren" w:date="2025-09-19T16:10:00Z" w16du:dateUtc="2025-09-19T19:10:00Z">
                          <w:rPr>
                            <w:rFonts w:ascii="Cambria Math" w:eastAsiaTheme="minorEastAsia" w:hAnsi="Cambria Math"/>
                          </w:rPr>
                          <m:t xml:space="preserve">× </m:t>
                        </w:ins>
                      </m:r>
                      <m:f>
                        <m:fPr>
                          <m:ctrlPr>
                            <w:ins w:id="121" w:author="Ana Eguiguren" w:date="2025-09-19T16:10:00Z" w16du:dateUtc="2025-09-19T19:10:00Z">
                              <w:rPr>
                                <w:rFonts w:ascii="Cambria Math" w:eastAsiaTheme="minorEastAsia" w:hAnsi="Cambria Math"/>
                                <w:i/>
                              </w:rPr>
                            </w:ins>
                          </m:ctrlPr>
                        </m:fPr>
                        <m:num>
                          <m:sSup>
                            <m:sSupPr>
                              <m:ctrlPr>
                                <w:ins w:id="122" w:author="Ana Eguiguren" w:date="2025-09-19T16:10:00Z" w16du:dateUtc="2025-09-19T19:10:00Z">
                                  <w:rPr>
                                    <w:rFonts w:ascii="Cambria Math" w:eastAsiaTheme="minorEastAsia" w:hAnsi="Cambria Math"/>
                                    <w:i/>
                                  </w:rPr>
                                </w:ins>
                              </m:ctrlPr>
                            </m:sSupPr>
                            <m:e>
                              <m:r>
                                <w:ins w:id="123" w:author="Ana Eguiguren" w:date="2025-09-19T16:10:00Z" w16du:dateUtc="2025-09-19T19:10:00Z">
                                  <w:rPr>
                                    <w:rFonts w:ascii="Cambria Math" w:eastAsiaTheme="minorEastAsia" w:hAnsi="Cambria Math"/>
                                  </w:rPr>
                                  <m:t>e</m:t>
                                </w:ins>
                              </m:r>
                            </m:e>
                            <m:sup>
                              <m:r>
                                <w:ins w:id="124" w:author="Ana Eguiguren" w:date="2025-09-19T16:10:00Z" w16du:dateUtc="2025-09-19T19:10:00Z">
                                  <w:rPr>
                                    <w:rFonts w:ascii="Cambria Math" w:eastAsiaTheme="minorEastAsia" w:hAnsi="Cambria Math"/>
                                  </w:rPr>
                                  <m:t>fr × L</m:t>
                                </w:ins>
                              </m:r>
                            </m:sup>
                          </m:sSup>
                        </m:num>
                        <m:den>
                          <m:r>
                            <w:ins w:id="125" w:author="Ana Eguiguren" w:date="2025-09-19T16:10:00Z" w16du:dateUtc="2025-09-19T19:10:00Z">
                              <w:rPr>
                                <w:rFonts w:ascii="Cambria Math" w:eastAsiaTheme="minorEastAsia" w:hAnsi="Cambria Math"/>
                              </w:rPr>
                              <m:t xml:space="preserve">1+ </m:t>
                            </w:ins>
                          </m:r>
                          <m:sSup>
                            <m:sSupPr>
                              <m:ctrlPr>
                                <w:ins w:id="126" w:author="Ana Eguiguren" w:date="2025-09-19T16:10:00Z" w16du:dateUtc="2025-09-19T19:10:00Z">
                                  <w:rPr>
                                    <w:rFonts w:ascii="Cambria Math" w:eastAsiaTheme="minorEastAsia" w:hAnsi="Cambria Math"/>
                                    <w:i/>
                                  </w:rPr>
                                </w:ins>
                              </m:ctrlPr>
                            </m:sSupPr>
                            <m:e>
                              <m:r>
                                <w:ins w:id="127" w:author="Ana Eguiguren" w:date="2025-09-19T16:10:00Z" w16du:dateUtc="2025-09-19T19:10:00Z">
                                  <w:rPr>
                                    <w:rFonts w:ascii="Cambria Math" w:eastAsiaTheme="minorEastAsia" w:hAnsi="Cambria Math"/>
                                  </w:rPr>
                                  <m:t>e</m:t>
                                </w:ins>
                              </m:r>
                            </m:e>
                            <m:sup>
                              <m:r>
                                <w:ins w:id="128" w:author="Ana Eguiguren" w:date="2025-09-19T16:10:00Z" w16du:dateUtc="2025-09-19T19:10:00Z">
                                  <w:rPr>
                                    <w:rFonts w:ascii="Cambria Math" w:eastAsiaTheme="minorEastAsia" w:hAnsi="Cambria Math"/>
                                  </w:rPr>
                                  <m:t>fr × L</m:t>
                                </w:ins>
                              </m:r>
                            </m:sup>
                          </m:sSup>
                        </m:den>
                      </m:f>
                      <m:r>
                        <w:ins w:id="129" w:author="Ana Eguiguren" w:date="2025-09-19T16:10:00Z" w16du:dateUtc="2025-09-19T19:10:00Z">
                          <w:rPr>
                            <w:rFonts w:ascii="Cambria Math" w:eastAsiaTheme="minorEastAsia" w:hAnsi="Cambria Math"/>
                          </w:rPr>
                          <m:t xml:space="preserve">,                                                                                  </m:t>
                        </w:ins>
                      </m:r>
                      <m:r>
                        <w:ins w:id="130" w:author="Ana Eguiguren" w:date="2025-09-19T16:12:00Z" w16du:dateUtc="2025-09-19T19:12:00Z">
                          <w:rPr>
                            <w:rFonts w:ascii="Cambria Math" w:eastAsiaTheme="minorEastAsia" w:hAnsi="Cambria Math"/>
                          </w:rPr>
                          <m:t xml:space="preserve">         </m:t>
                        </w:ins>
                      </m:r>
                      <m:r>
                        <w:ins w:id="131" w:author="Ana Eguiguren" w:date="2025-09-19T16:10:00Z" w16du:dateUtc="2025-09-19T19:10:00Z">
                          <w:rPr>
                            <w:rFonts w:ascii="Cambria Math" w:eastAsiaTheme="minorEastAsia" w:hAnsi="Cambria Math"/>
                          </w:rPr>
                          <m:t>L ≤chm</m:t>
                        </w:ins>
                      </m:r>
                    </m:e>
                    <m:e>
                      <m:sSub>
                        <m:sSubPr>
                          <m:ctrlPr>
                            <w:ins w:id="132" w:author="Ana Eguiguren" w:date="2025-09-19T16:10:00Z" w16du:dateUtc="2025-09-19T19:10:00Z">
                              <w:rPr>
                                <w:rFonts w:ascii="Cambria Math" w:eastAsiaTheme="minorEastAsia" w:hAnsi="Cambria Math"/>
                                <w:i/>
                              </w:rPr>
                            </w:ins>
                          </m:ctrlPr>
                        </m:sSubPr>
                        <m:e>
                          <m:sSub>
                            <m:sSubPr>
                              <m:ctrlPr>
                                <w:ins w:id="133" w:author="Ana Eguiguren" w:date="2025-09-19T16:11:00Z" w16du:dateUtc="2025-09-19T19:11:00Z">
                                  <w:rPr>
                                    <w:rFonts w:ascii="Cambria Math" w:eastAsiaTheme="minorEastAsia" w:hAnsi="Cambria Math"/>
                                    <w:i/>
                                  </w:rPr>
                                </w:ins>
                              </m:ctrlPr>
                            </m:sSubPr>
                            <m:e>
                              <m:r>
                                <w:ins w:id="134" w:author="Ana Eguiguren" w:date="2025-09-19T16:11:00Z" w16du:dateUtc="2025-09-19T19:11:00Z">
                                  <w:rPr>
                                    <w:rFonts w:ascii="Cambria Math" w:eastAsiaTheme="minorEastAsia" w:hAnsi="Cambria Math"/>
                                  </w:rPr>
                                  <m:t>max</m:t>
                                </w:ins>
                              </m:r>
                            </m:e>
                            <m:sub>
                              <m:r>
                                <w:ins w:id="135" w:author="Ana Eguiguren" w:date="2025-09-19T16:11:00Z" w16du:dateUtc="2025-09-19T19:11:00Z">
                                  <w:rPr>
                                    <w:rFonts w:ascii="Cambria Math" w:eastAsiaTheme="minorEastAsia" w:hAnsi="Cambria Math"/>
                                  </w:rPr>
                                  <m:t xml:space="preserve">F </m:t>
                                </w:ins>
                              </m:r>
                            </m:sub>
                          </m:sSub>
                          <m:r>
                            <w:ins w:id="136" w:author="Ana Eguiguren" w:date="2025-09-19T16:11:00Z" w16du:dateUtc="2025-09-19T19:11:00Z">
                              <w:rPr>
                                <w:rFonts w:ascii="Cambria Math" w:eastAsiaTheme="minorEastAsia" w:hAnsi="Cambria Math"/>
                              </w:rPr>
                              <m:t xml:space="preserve">× </m:t>
                            </w:ins>
                          </m:r>
                          <m:f>
                            <m:fPr>
                              <m:ctrlPr>
                                <w:ins w:id="137" w:author="Ana Eguiguren" w:date="2025-09-19T16:11:00Z" w16du:dateUtc="2025-09-19T19:11:00Z">
                                  <w:rPr>
                                    <w:rFonts w:ascii="Cambria Math" w:eastAsiaTheme="minorEastAsia" w:hAnsi="Cambria Math"/>
                                    <w:i/>
                                  </w:rPr>
                                </w:ins>
                              </m:ctrlPr>
                            </m:fPr>
                            <m:num>
                              <m:sSup>
                                <m:sSupPr>
                                  <m:ctrlPr>
                                    <w:ins w:id="138" w:author="Ana Eguiguren" w:date="2025-09-19T16:11:00Z" w16du:dateUtc="2025-09-19T19:11:00Z">
                                      <w:rPr>
                                        <w:rFonts w:ascii="Cambria Math" w:eastAsiaTheme="minorEastAsia" w:hAnsi="Cambria Math"/>
                                        <w:i/>
                                      </w:rPr>
                                    </w:ins>
                                  </m:ctrlPr>
                                </m:sSupPr>
                                <m:e>
                                  <m:r>
                                    <w:ins w:id="139" w:author="Ana Eguiguren" w:date="2025-09-19T16:11:00Z" w16du:dateUtc="2025-09-19T19:11:00Z">
                                      <w:rPr>
                                        <w:rFonts w:ascii="Cambria Math" w:eastAsiaTheme="minorEastAsia" w:hAnsi="Cambria Math"/>
                                      </w:rPr>
                                      <m:t>e</m:t>
                                    </w:ins>
                                  </m:r>
                                </m:e>
                                <m:sup>
                                  <m:r>
                                    <w:ins w:id="140" w:author="Ana Eguiguren" w:date="2025-09-19T16:11:00Z" w16du:dateUtc="2025-09-19T19:11:00Z">
                                      <w:rPr>
                                        <w:rFonts w:ascii="Cambria Math" w:eastAsiaTheme="minorEastAsia" w:hAnsi="Cambria Math"/>
                                      </w:rPr>
                                      <m:t>fr × L</m:t>
                                    </w:ins>
                                  </m:r>
                                </m:sup>
                              </m:sSup>
                            </m:num>
                            <m:den>
                              <m:r>
                                <w:ins w:id="141" w:author="Ana Eguiguren" w:date="2025-09-19T16:11:00Z" w16du:dateUtc="2025-09-19T19:11:00Z">
                                  <w:rPr>
                                    <w:rFonts w:ascii="Cambria Math" w:eastAsiaTheme="minorEastAsia" w:hAnsi="Cambria Math"/>
                                  </w:rPr>
                                  <m:t xml:space="preserve">1+ </m:t>
                                </w:ins>
                              </m:r>
                              <m:sSup>
                                <m:sSupPr>
                                  <m:ctrlPr>
                                    <w:ins w:id="142" w:author="Ana Eguiguren" w:date="2025-09-19T16:11:00Z" w16du:dateUtc="2025-09-19T19:11:00Z">
                                      <w:rPr>
                                        <w:rFonts w:ascii="Cambria Math" w:eastAsiaTheme="minorEastAsia" w:hAnsi="Cambria Math"/>
                                        <w:i/>
                                      </w:rPr>
                                    </w:ins>
                                  </m:ctrlPr>
                                </m:sSupPr>
                                <m:e>
                                  <m:r>
                                    <w:ins w:id="143" w:author="Ana Eguiguren" w:date="2025-09-19T16:11:00Z" w16du:dateUtc="2025-09-19T19:11:00Z">
                                      <w:rPr>
                                        <w:rFonts w:ascii="Cambria Math" w:eastAsiaTheme="minorEastAsia" w:hAnsi="Cambria Math"/>
                                      </w:rPr>
                                      <m:t>e</m:t>
                                    </w:ins>
                                  </m:r>
                                </m:e>
                                <m:sup>
                                  <m:r>
                                    <w:ins w:id="144" w:author="Ana Eguiguren" w:date="2025-09-19T16:11:00Z" w16du:dateUtc="2025-09-19T19:11:00Z">
                                      <w:rPr>
                                        <w:rFonts w:ascii="Cambria Math" w:eastAsiaTheme="minorEastAsia" w:hAnsi="Cambria Math"/>
                                      </w:rPr>
                                      <m:t>fr × L</m:t>
                                    </w:ins>
                                  </m:r>
                                </m:sup>
                              </m:sSup>
                            </m:den>
                          </m:f>
                          <m:r>
                            <w:ins w:id="145" w:author="Ana Eguiguren" w:date="2025-09-19T16:11:00Z" w16du:dateUtc="2025-09-19T19:11:00Z">
                              <w:rPr>
                                <w:rFonts w:ascii="Cambria Math" w:eastAsiaTheme="minorEastAsia" w:hAnsi="Cambria Math"/>
                              </w:rPr>
                              <m:t xml:space="preserve">+ </m:t>
                            </w:ins>
                          </m:r>
                          <m:r>
                            <w:ins w:id="146" w:author="Ana Eguiguren" w:date="2025-09-19T16:10:00Z" w16du:dateUtc="2025-09-19T19:10:00Z">
                              <w:rPr>
                                <w:rFonts w:ascii="Cambria Math" w:eastAsiaTheme="minorEastAsia" w:hAnsi="Cambria Math"/>
                              </w:rPr>
                              <m:t>max</m:t>
                            </w:ins>
                          </m:r>
                        </m:e>
                        <m:sub>
                          <m:r>
                            <w:ins w:id="147" w:author="Ana Eguiguren" w:date="2025-09-19T16:10:00Z" w16du:dateUtc="2025-09-19T19:10:00Z">
                              <w:rPr>
                                <w:rFonts w:ascii="Cambria Math" w:eastAsiaTheme="minorEastAsia" w:hAnsi="Cambria Math"/>
                              </w:rPr>
                              <m:t>M</m:t>
                            </w:ins>
                          </m:r>
                        </m:sub>
                      </m:sSub>
                      <m:r>
                        <w:ins w:id="148" w:author="Ana Eguiguren" w:date="2025-09-19T16:10:00Z" w16du:dateUtc="2025-09-19T19:10:00Z">
                          <w:rPr>
                            <w:rFonts w:ascii="Cambria Math" w:eastAsiaTheme="minorEastAsia" w:hAnsi="Cambria Math"/>
                          </w:rPr>
                          <m:t xml:space="preserve"> × </m:t>
                        </w:ins>
                      </m:r>
                      <m:d>
                        <m:dPr>
                          <m:ctrlPr>
                            <w:ins w:id="149" w:author="Ana Eguiguren" w:date="2025-09-19T16:10:00Z" w16du:dateUtc="2025-09-19T19:10:00Z">
                              <w:rPr>
                                <w:rFonts w:ascii="Cambria Math" w:eastAsiaTheme="minorEastAsia" w:hAnsi="Cambria Math"/>
                                <w:i/>
                              </w:rPr>
                            </w:ins>
                          </m:ctrlPr>
                        </m:dPr>
                        <m:e>
                          <m:f>
                            <m:fPr>
                              <m:ctrlPr>
                                <w:ins w:id="150" w:author="Ana Eguiguren" w:date="2025-09-19T16:10:00Z" w16du:dateUtc="2025-09-19T19:10:00Z">
                                  <w:rPr>
                                    <w:rFonts w:ascii="Cambria Math" w:eastAsiaTheme="minorEastAsia" w:hAnsi="Cambria Math"/>
                                    <w:i/>
                                  </w:rPr>
                                </w:ins>
                              </m:ctrlPr>
                            </m:fPr>
                            <m:num>
                              <m:sSup>
                                <m:sSupPr>
                                  <m:ctrlPr>
                                    <w:ins w:id="151" w:author="Ana Eguiguren" w:date="2025-09-19T16:10:00Z" w16du:dateUtc="2025-09-19T19:10:00Z">
                                      <w:rPr>
                                        <w:rFonts w:ascii="Cambria Math" w:eastAsiaTheme="minorEastAsia" w:hAnsi="Cambria Math"/>
                                        <w:i/>
                                      </w:rPr>
                                    </w:ins>
                                  </m:ctrlPr>
                                </m:sSupPr>
                                <m:e>
                                  <m:r>
                                    <w:ins w:id="152" w:author="Ana Eguiguren" w:date="2025-09-19T16:10:00Z" w16du:dateUtc="2025-09-19T19:10:00Z">
                                      <w:rPr>
                                        <w:rFonts w:ascii="Cambria Math" w:eastAsiaTheme="minorEastAsia" w:hAnsi="Cambria Math"/>
                                      </w:rPr>
                                      <m:t>e</m:t>
                                    </w:ins>
                                  </m:r>
                                </m:e>
                                <m:sup>
                                  <m:r>
                                    <w:ins w:id="153" w:author="Ana Eguiguren" w:date="2025-09-19T16:10:00Z" w16du:dateUtc="2025-09-19T19:10:00Z">
                                      <w:rPr>
                                        <w:rFonts w:ascii="Cambria Math" w:eastAsiaTheme="minorEastAsia" w:hAnsi="Cambria Math"/>
                                      </w:rPr>
                                      <m:t>mr × L</m:t>
                                    </w:ins>
                                  </m:r>
                                </m:sup>
                              </m:sSup>
                            </m:num>
                            <m:den>
                              <m:r>
                                <w:ins w:id="154" w:author="Ana Eguiguren" w:date="2025-09-19T16:10:00Z" w16du:dateUtc="2025-09-19T19:10:00Z">
                                  <w:rPr>
                                    <w:rFonts w:ascii="Cambria Math" w:eastAsiaTheme="minorEastAsia" w:hAnsi="Cambria Math"/>
                                  </w:rPr>
                                  <m:t xml:space="preserve">1+ </m:t>
                                </w:ins>
                              </m:r>
                              <m:sSup>
                                <m:sSupPr>
                                  <m:ctrlPr>
                                    <w:ins w:id="155" w:author="Ana Eguiguren" w:date="2025-09-19T16:10:00Z" w16du:dateUtc="2025-09-19T19:10:00Z">
                                      <w:rPr>
                                        <w:rFonts w:ascii="Cambria Math" w:eastAsiaTheme="minorEastAsia" w:hAnsi="Cambria Math"/>
                                        <w:i/>
                                      </w:rPr>
                                    </w:ins>
                                  </m:ctrlPr>
                                </m:sSupPr>
                                <m:e>
                                  <m:r>
                                    <w:ins w:id="156" w:author="Ana Eguiguren" w:date="2025-09-19T16:10:00Z" w16du:dateUtc="2025-09-19T19:10:00Z">
                                      <w:rPr>
                                        <w:rFonts w:ascii="Cambria Math" w:eastAsiaTheme="minorEastAsia" w:hAnsi="Cambria Math"/>
                                      </w:rPr>
                                      <m:t>e</m:t>
                                    </w:ins>
                                  </m:r>
                                </m:e>
                                <m:sup>
                                  <m:r>
                                    <w:ins w:id="157" w:author="Ana Eguiguren" w:date="2025-09-19T16:10:00Z" w16du:dateUtc="2025-09-19T19:10:00Z">
                                      <w:rPr>
                                        <w:rFonts w:ascii="Cambria Math" w:eastAsiaTheme="minorEastAsia" w:hAnsi="Cambria Math"/>
                                      </w:rPr>
                                      <m:t>mr × L</m:t>
                                    </w:ins>
                                  </m:r>
                                </m:sup>
                              </m:sSup>
                            </m:den>
                          </m:f>
                          <m:r>
                            <w:ins w:id="158" w:author="Ana Eguiguren" w:date="2025-09-19T16:10:00Z" w16du:dateUtc="2025-09-19T19:10:00Z">
                              <w:rPr>
                                <w:rFonts w:ascii="Cambria Math" w:eastAsiaTheme="minorEastAsia" w:hAnsi="Cambria Math"/>
                              </w:rPr>
                              <m:t>-</m:t>
                            </w:ins>
                          </m:r>
                          <m:f>
                            <m:fPr>
                              <m:ctrlPr>
                                <w:ins w:id="159" w:author="Ana Eguiguren" w:date="2025-09-19T16:10:00Z" w16du:dateUtc="2025-09-19T19:10:00Z">
                                  <w:rPr>
                                    <w:rFonts w:ascii="Cambria Math" w:eastAsiaTheme="minorEastAsia" w:hAnsi="Cambria Math"/>
                                    <w:i/>
                                  </w:rPr>
                                </w:ins>
                              </m:ctrlPr>
                            </m:fPr>
                            <m:num>
                              <m:sSup>
                                <m:sSupPr>
                                  <m:ctrlPr>
                                    <w:ins w:id="160" w:author="Ana Eguiguren" w:date="2025-09-19T16:10:00Z" w16du:dateUtc="2025-09-19T19:10:00Z">
                                      <w:rPr>
                                        <w:rFonts w:ascii="Cambria Math" w:eastAsiaTheme="minorEastAsia" w:hAnsi="Cambria Math"/>
                                        <w:i/>
                                      </w:rPr>
                                    </w:ins>
                                  </m:ctrlPr>
                                </m:sSupPr>
                                <m:e>
                                  <m:r>
                                    <w:ins w:id="161" w:author="Ana Eguiguren" w:date="2025-09-19T16:10:00Z" w16du:dateUtc="2025-09-19T19:10:00Z">
                                      <w:rPr>
                                        <w:rFonts w:ascii="Cambria Math" w:eastAsiaTheme="minorEastAsia" w:hAnsi="Cambria Math"/>
                                      </w:rPr>
                                      <m:t>e</m:t>
                                    </w:ins>
                                  </m:r>
                                </m:e>
                                <m:sup>
                                  <m:r>
                                    <w:ins w:id="162" w:author="Ana Eguiguren" w:date="2025-09-19T16:10:00Z" w16du:dateUtc="2025-09-19T19:10:00Z">
                                      <w:rPr>
                                        <w:rFonts w:ascii="Cambria Math" w:eastAsiaTheme="minorEastAsia" w:hAnsi="Cambria Math"/>
                                      </w:rPr>
                                      <m:t>mr × chm</m:t>
                                    </w:ins>
                                  </m:r>
                                </m:sup>
                              </m:sSup>
                            </m:num>
                            <m:den>
                              <m:r>
                                <w:ins w:id="163" w:author="Ana Eguiguren" w:date="2025-09-19T16:10:00Z" w16du:dateUtc="2025-09-19T19:10:00Z">
                                  <w:rPr>
                                    <w:rFonts w:ascii="Cambria Math" w:eastAsiaTheme="minorEastAsia" w:hAnsi="Cambria Math"/>
                                  </w:rPr>
                                  <m:t xml:space="preserve">1+ </m:t>
                                </w:ins>
                              </m:r>
                              <m:sSup>
                                <m:sSupPr>
                                  <m:ctrlPr>
                                    <w:ins w:id="164" w:author="Ana Eguiguren" w:date="2025-09-19T16:10:00Z" w16du:dateUtc="2025-09-19T19:10:00Z">
                                      <w:rPr>
                                        <w:rFonts w:ascii="Cambria Math" w:eastAsiaTheme="minorEastAsia" w:hAnsi="Cambria Math"/>
                                        <w:i/>
                                      </w:rPr>
                                    </w:ins>
                                  </m:ctrlPr>
                                </m:sSupPr>
                                <m:e>
                                  <m:r>
                                    <w:ins w:id="165" w:author="Ana Eguiguren" w:date="2025-09-19T16:10:00Z" w16du:dateUtc="2025-09-19T19:10:00Z">
                                      <w:rPr>
                                        <w:rFonts w:ascii="Cambria Math" w:eastAsiaTheme="minorEastAsia" w:hAnsi="Cambria Math"/>
                                      </w:rPr>
                                      <m:t>e</m:t>
                                    </w:ins>
                                  </m:r>
                                </m:e>
                                <m:sup>
                                  <m:r>
                                    <w:ins w:id="166" w:author="Ana Eguiguren" w:date="2025-09-19T16:10:00Z" w16du:dateUtc="2025-09-19T19:10:00Z">
                                      <w:rPr>
                                        <w:rFonts w:ascii="Cambria Math" w:eastAsiaTheme="minorEastAsia" w:hAnsi="Cambria Math"/>
                                      </w:rPr>
                                      <m:t>mr × chm</m:t>
                                    </w:ins>
                                  </m:r>
                                </m:sup>
                              </m:sSup>
                            </m:den>
                          </m:f>
                        </m:e>
                      </m:d>
                      <m:r>
                        <w:ins w:id="167" w:author="Ana Eguiguren" w:date="2025-09-19T16:10:00Z" w16du:dateUtc="2025-09-19T19:10:00Z">
                          <w:rPr>
                            <w:rFonts w:ascii="Cambria Math" w:eastAsiaTheme="minorEastAsia" w:hAnsi="Cambria Math"/>
                          </w:rPr>
                          <m:t>,     L &gt;chm</m:t>
                        </w:ins>
                      </m:r>
                    </m:e>
                  </m:eqArr>
                </m:e>
              </m:d>
              <m:r>
                <w:ins w:id="168" w:author="Ana Eguiguren" w:date="2025-09-19T16:10:00Z" w16du:dateUtc="2025-09-19T19:10:00Z">
                  <w:rPr>
                    <w:rFonts w:ascii="Cambria Math" w:eastAsiaTheme="minorEastAsia" w:hAnsi="Cambria Math"/>
                  </w:rPr>
                  <m:t xml:space="preserve"> </m:t>
                </w:ins>
              </m:r>
              <m:r>
                <w:ins w:id="169" w:author="Ana Eguiguren" w:date="2025-09-19T16:10:00Z" w16du:dateUtc="2025-09-19T19:10:00Z">
                  <w:rPr>
                    <w:rFonts w:ascii="Cambria Math" w:hAnsi="Cambria Math"/>
                  </w:rPr>
                  <m:t>#7</m:t>
                </w:ins>
              </m:r>
            </m:e>
          </m:eqArr>
          <w:commentRangeEnd w:id="107"/>
          <m:r>
            <w:ins w:id="170" w:author="Ana Eguiguren" w:date="2025-09-19T16:10:00Z" w16du:dateUtc="2025-09-19T19:10:00Z">
              <m:rPr>
                <m:sty m:val="p"/>
              </m:rPr>
              <w:rPr>
                <w:rStyle w:val="CommentReference"/>
              </w:rPr>
              <w:commentReference w:id="107"/>
            </w:ins>
          </m:r>
        </m:oMath>
      </m:oMathPara>
    </w:p>
    <w:p w14:paraId="578E510C" w14:textId="77777777" w:rsidR="00B03D88" w:rsidRDefault="00B03D88" w:rsidP="00862972">
      <w:pPr>
        <w:rPr>
          <w:ins w:id="171" w:author="Ana Eguiguren" w:date="2025-09-19T16:10:00Z" w16du:dateUtc="2025-09-19T19:10:00Z"/>
          <w:rFonts w:eastAsiaTheme="minorEastAsia"/>
        </w:rPr>
      </w:pPr>
    </w:p>
    <w:p w14:paraId="2DC89E0A" w14:textId="75C10A2C" w:rsidR="00862972" w:rsidRPr="00207D2A" w:rsidRDefault="00862972" w:rsidP="00862972">
      <w:pPr>
        <w:rPr>
          <w:rFonts w:eastAsiaTheme="minorEastAsia"/>
        </w:rPr>
      </w:pPr>
      <w:r w:rsidRPr="00207D2A">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w:t>
      </w:r>
      <w:commentRangeStart w:id="172"/>
      <w:commentRangeStart w:id="173"/>
      <w:r w:rsidRPr="00207D2A">
        <w:rPr>
          <w:rFonts w:eastAsiaTheme="minorEastAsia"/>
        </w:rPr>
        <w:t xml:space="preserve">the maximum </w:t>
      </w:r>
      <w:del w:id="174" w:author="Ana Eguiguren" w:date="2025-09-19T16:13:00Z" w16du:dateUtc="2025-09-19T19:13:00Z">
        <w:r w:rsidRPr="00207D2A" w:rsidDel="00B03D88">
          <w:rPr>
            <w:rFonts w:eastAsiaTheme="minorEastAsia"/>
          </w:rPr>
          <w:delText xml:space="preserve">difference of </w:delText>
        </w:r>
      </w:del>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w:t>
      </w:r>
      <w:del w:id="175" w:author="Ana Eguiguren" w:date="2025-09-19T16:13:00Z" w16du:dateUtc="2025-09-19T19:13:00Z">
        <w:r w:rsidRPr="00207D2A" w:rsidDel="00B03D88">
          <w:rPr>
            <w:rFonts w:eastAsiaTheme="minorEastAsia"/>
          </w:rPr>
          <w:delText xml:space="preserve">of </w:delText>
        </w:r>
      </w:del>
      <w:ins w:id="176" w:author="Ana Eguiguren" w:date="2025-09-19T16:13:00Z" w16du:dateUtc="2025-09-19T19:13:00Z">
        <w:r w:rsidR="00B03D88">
          <w:rPr>
            <w:rFonts w:eastAsiaTheme="minorEastAsia"/>
          </w:rPr>
          <w:t>for</w:t>
        </w:r>
      </w:ins>
      <w:del w:id="177" w:author="Ana Eguiguren" w:date="2025-09-19T16:13:00Z" w16du:dateUtc="2025-09-19T19:13:00Z">
        <w:r w:rsidRPr="00207D2A" w:rsidDel="00B03D88">
          <w:rPr>
            <w:rFonts w:eastAsiaTheme="minorEastAsia"/>
          </w:rPr>
          <w:delText>a</w:delText>
        </w:r>
      </w:del>
      <w:r w:rsidRPr="00207D2A">
        <w:rPr>
          <w:rFonts w:eastAsiaTheme="minorEastAsia"/>
        </w:rPr>
        <w:t xml:space="preserve"> male </w:t>
      </w:r>
      <w:del w:id="178" w:author="Ana Eguiguren" w:date="2025-09-19T16:13:00Z" w16du:dateUtc="2025-09-19T19:13:00Z">
        <w:r w:rsidRPr="00207D2A" w:rsidDel="00B03D88">
          <w:rPr>
            <w:rFonts w:eastAsiaTheme="minorEastAsia"/>
          </w:rPr>
          <w:delText xml:space="preserve">compared </w:delText>
        </w:r>
      </w:del>
      <w:ins w:id="179" w:author="Ana Eguiguren" w:date="2025-09-19T16:13:00Z" w16du:dateUtc="2025-09-19T19:13:00Z">
        <w:r w:rsidR="00B03D88">
          <w:rPr>
            <w:rFonts w:eastAsiaTheme="minorEastAsia"/>
          </w:rPr>
          <w:t xml:space="preserve">sperm whales </w:t>
        </w:r>
      </w:ins>
      <w:del w:id="180" w:author="Ana Eguiguren" w:date="2025-09-19T16:13:00Z" w16du:dateUtc="2025-09-19T19:13:00Z">
        <w:r w:rsidRPr="00207D2A" w:rsidDel="00B03D88">
          <w:rPr>
            <w:rFonts w:eastAsiaTheme="minorEastAsia"/>
          </w:rPr>
          <w:delText>to a female of the same size</w:delText>
        </w:r>
        <w:commentRangeEnd w:id="172"/>
        <w:r w:rsidR="005C6869" w:rsidDel="00B03D88">
          <w:rPr>
            <w:rStyle w:val="CommentReference"/>
          </w:rPr>
          <w:commentReference w:id="172"/>
        </w:r>
        <w:commentRangeEnd w:id="173"/>
        <w:r w:rsidR="004B1854" w:rsidDel="00B03D88">
          <w:rPr>
            <w:rStyle w:val="CommentReference"/>
          </w:rPr>
          <w:commentReference w:id="173"/>
        </w:r>
        <w:r w:rsidRPr="00207D2A" w:rsidDel="00B03D88">
          <w:rPr>
            <w:rFonts w:eastAsiaTheme="minorEastAsia"/>
          </w:rPr>
          <w:delText xml:space="preserve">, </w:delText>
        </w:r>
      </w:del>
      <w:r w:rsidRPr="00207D2A">
        <w:rPr>
          <w:rFonts w:eastAsiaTheme="minorEastAsia"/>
        </w:rPr>
        <w:t xml:space="preserve">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0C9FC94B" w:rsidR="00605798" w:rsidRPr="00207D2A" w:rsidRDefault="00862972" w:rsidP="00862972">
      <w:r w:rsidRPr="00207D2A">
        <w:t xml:space="preserve">We </w:t>
      </w:r>
      <w:r w:rsidR="005C6869">
        <w:t>found</w:t>
      </w:r>
      <w:r w:rsidRPr="00207D2A">
        <w:t xml:space="preserve"> the parameter values for </w:t>
      </w:r>
      <w:r w:rsidRPr="00207D2A">
        <w:rPr>
          <w:i/>
          <w:iCs/>
        </w:rPr>
        <w:t>max</w:t>
      </w:r>
      <w:r w:rsidRPr="00207D2A">
        <w:rPr>
          <w:i/>
          <w:iCs/>
          <w:vertAlign w:val="subscript"/>
        </w:rPr>
        <w:t>F</w:t>
      </w:r>
      <w:r w:rsidRPr="00207D2A">
        <w:rPr>
          <w:i/>
          <w:iCs/>
        </w:rPr>
        <w:t>, fr, max</w:t>
      </w:r>
      <w:r w:rsidRPr="00207D2A">
        <w:rPr>
          <w:i/>
          <w:iCs/>
          <w:vertAlign w:val="subscript"/>
        </w:rPr>
        <w:t>M</w:t>
      </w:r>
      <w:r w:rsidRPr="00207D2A">
        <w:rPr>
          <w:i/>
          <w:iCs/>
        </w:rPr>
        <w:t xml:space="preserve">, </w:t>
      </w:r>
      <w:r w:rsidRPr="00207D2A">
        <w:t xml:space="preserve">and </w:t>
      </w:r>
      <w:r w:rsidRPr="00207D2A">
        <w:rPr>
          <w:i/>
          <w:iCs/>
        </w:rPr>
        <w:t xml:space="preserve">mr </w:t>
      </w:r>
      <w:r w:rsidRPr="00207D2A">
        <w:t xml:space="preserve">that minimized the total sum-of-squares given our data, using the </w:t>
      </w:r>
      <w:r w:rsidRPr="00207D2A">
        <w:rPr>
          <w:i/>
          <w:iCs/>
        </w:rPr>
        <w:t>optim</w:t>
      </w:r>
      <w:r w:rsidRPr="00207D2A">
        <w:t xml:space="preserve"> function with the default Nelder-Mead algorithm in base R </w:t>
      </w:r>
      <w:r w:rsidRPr="00207D2A">
        <w:fldChar w:fldCharType="begin"/>
      </w:r>
      <w:r w:rsidR="00F061E5">
        <w:instrText xml:space="preserve"> ADDIN ZOTERO_ITEM CSL_CITATION {"citationID":"MXbp0TcH","properties":{"formattedCitation":"(R Core Team 2019)","plainCitation":"(R Core Team 2019)","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t>figure</w:t>
      </w:r>
      <w:r w:rsidR="00EA5F6E" w:rsidRPr="00207D2A">
        <w:t xml:space="preserve"> </w:t>
      </w:r>
      <w:r w:rsidR="0031537C" w:rsidRPr="00207D2A">
        <w:t>showing</w:t>
      </w:r>
      <w:r w:rsidR="00583D2A" w:rsidRPr="00207D2A">
        <w:t xml:space="preserve"> the relationship between total body length and </w:t>
      </w:r>
      <w:r w:rsidR="00583D2A" w:rsidRPr="00207D2A">
        <w:rPr>
          <w:i/>
          <w:iCs/>
        </w:rPr>
        <w:t xml:space="preserve">NR </w:t>
      </w:r>
      <w:r w:rsidR="00583D2A" w:rsidRPr="00207D2A">
        <w:t>estimates in which nose length was measured from the tip of the snout to the eyeball</w:t>
      </w:r>
      <w:del w:id="181" w:author="Balaena Institute whitehead" w:date="2025-07-14T11:53:00Z" w16du:dateUtc="2025-07-14T14:53:00Z">
        <w:r w:rsidR="00583D2A" w:rsidRPr="00207D2A" w:rsidDel="00C804FD">
          <w:delText xml:space="preserve"> </w:delText>
        </w:r>
      </w:del>
      <w:r w:rsidR="00583D2A" w:rsidRPr="00207D2A">
        <w:t xml:space="preserve">. </w:t>
      </w:r>
    </w:p>
    <w:p w14:paraId="0463C445" w14:textId="62791908" w:rsidR="00862972" w:rsidRPr="00207D2A" w:rsidRDefault="002E01B8" w:rsidP="00862972">
      <w:r w:rsidRPr="00207D2A">
        <w:t>T</w:t>
      </w:r>
      <w:r w:rsidR="00862972" w:rsidRPr="00207D2A">
        <w:t xml:space="preserve">he posterior probability that </w:t>
      </w:r>
      <w:proofErr w:type="gramStart"/>
      <w:r w:rsidR="00862972" w:rsidRPr="00207D2A">
        <w:t xml:space="preserve">each </w:t>
      </w:r>
      <w:r w:rsidRPr="00207D2A">
        <w:t>individual</w:t>
      </w:r>
      <w:proofErr w:type="gramEnd"/>
      <w:r w:rsidRPr="00207D2A">
        <w:t xml:space="preserve">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182"/>
              <w:commentRangeEnd w:id="182"/>
              <m:r>
                <m:rPr>
                  <m:sty m:val="p"/>
                </m:rPr>
                <w:rPr>
                  <w:rStyle w:val="CommentReference"/>
                  <w:rFonts w:ascii="Cambria Math" w:hAnsi="Cambria Math"/>
                </w:rPr>
                <w:commentReference w:id="182"/>
              </m:r>
              <m:r>
                <w:rPr>
                  <w:rFonts w:ascii="Cambria Math" w:hAnsi="Cambria Math"/>
                </w:rPr>
                <m:t>#8</m:t>
              </m:r>
            </m:e>
          </m:eqArr>
        </m:oMath>
      </m:oMathPara>
    </w:p>
    <w:p w14:paraId="3663B0E2" w14:textId="128BEF91" w:rsidR="00862972" w:rsidRPr="00131CF4" w:rsidRDefault="00076109" w:rsidP="00862972">
      <w:pPr>
        <w:rPr>
          <w:rFonts w:eastAsiaTheme="minorEastAsia"/>
          <w:lang w:val="es-EC"/>
          <w:rPrChange w:id="183" w:author="Balaena Institute whitehead" w:date="2025-09-23T14:00:00Z" w16du:dateUtc="2025-09-23T17:00:00Z">
            <w:rPr>
              <w:rFonts w:eastAsiaTheme="minorEastAsia"/>
            </w:rPr>
          </w:rPrChange>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r w:rsidRPr="00207D2A">
        <w:rPr>
          <w:rFonts w:eastAsiaTheme="minorEastAsia"/>
          <w:i/>
          <w:iCs/>
        </w:rPr>
        <w:t>res</w:t>
      </w:r>
      <w:r w:rsidRPr="00207D2A">
        <w:rPr>
          <w:rFonts w:eastAsiaTheme="minorEastAsia"/>
          <w:i/>
          <w:iCs/>
          <w:vertAlign w:val="subscript"/>
        </w:rPr>
        <w:t>fi</w:t>
      </w:r>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3878CE" w:rsidRDefault="009E7E1D" w:rsidP="00862972">
      <w:pPr>
        <w:rPr>
          <w:rFonts w:eastAsiaTheme="minorEastAsia"/>
          <w:rPrChange w:id="184" w:author="Ana Eguiguren" w:date="2025-09-02T19:33:00Z" w16du:dateUtc="2025-09-02T22:33:00Z">
            <w:rPr>
              <w:rFonts w:eastAsiaTheme="minorEastAsia"/>
              <w:i/>
              <w:iCs/>
            </w:rPr>
          </w:rPrChange>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ins w:id="185" w:author="Ana Eguiguren" w:date="2025-09-02T19:33:00Z" w16du:dateUtc="2025-09-02T22:33:00Z">
        <w:r w:rsidR="003878CE">
          <w:rPr>
            <w:rFonts w:eastAsiaTheme="minorEastAsia"/>
            <w:i/>
            <w:iCs/>
          </w:rPr>
          <w:t xml:space="preserve"> </w:t>
        </w:r>
      </w:ins>
    </w:p>
    <w:p w14:paraId="5431C83A" w14:textId="356B2E75" w:rsidR="00A9605A" w:rsidRDefault="00862972" w:rsidP="00862972">
      <w:pPr>
        <w:rPr>
          <w:ins w:id="186" w:author="Ana Eguiguren" w:date="2025-09-02T19:48:00Z" w16du:dateUtc="2025-09-02T22:48:00Z"/>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del w:id="187" w:author="Balaena Institute whitehead" w:date="2025-09-23T14:00:00Z" w16du:dateUtc="2025-09-23T17:00:00Z">
        <w:r w:rsidR="000851A3" w:rsidRPr="00207D2A" w:rsidDel="00131CF4">
          <w:rPr>
            <w:rFonts w:eastAsiaTheme="minorEastAsia"/>
          </w:rPr>
          <w:delText>of</w:delText>
        </w:r>
        <w:r w:rsidRPr="00207D2A" w:rsidDel="00131CF4">
          <w:rPr>
            <w:rFonts w:eastAsiaTheme="minorEastAsia"/>
          </w:rPr>
          <w:delText xml:space="preserve"> </w:delText>
        </w:r>
      </w:del>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F061E5">
        <w:rPr>
          <w:rFonts w:eastAsiaTheme="minorEastAsia"/>
        </w:rPr>
        <w:instrText xml:space="preserve"> ADDIN ZOTERO_ITEM CSL_CITATION {"citationID":"agj5saqdjf","properties":{"formattedCitation":"(Dixon 2001, Napoli et al. 2024a)","plainCitation":"(Dixon 2001, Napoli et al. 2024a)","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F061E5">
        <w:rPr>
          <w:kern w:val="0"/>
        </w:rPr>
        <w:t xml:space="preserve">(Dixon 2001, </w:t>
      </w:r>
      <w:r w:rsidR="00F061E5">
        <w:rPr>
          <w:kern w:val="0"/>
        </w:rPr>
        <w:lastRenderedPageBreak/>
        <w:t>Napoli et al. 2024a)</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249E79B5" w:rsidR="00EC75E7" w:rsidRPr="0037798E" w:rsidRDefault="0037798E" w:rsidP="00862972">
      <w:pPr>
        <w:rPr>
          <w:rFonts w:eastAsiaTheme="minorEastAsia"/>
        </w:rPr>
      </w:pPr>
      <w:ins w:id="188" w:author="Ana Eguiguren" w:date="2025-09-02T19:39:00Z" w16du:dateUtc="2025-09-02T22:39:00Z">
        <w:r>
          <w:rPr>
            <w:rFonts w:eastAsiaTheme="minorEastAsia"/>
          </w:rPr>
          <w:t xml:space="preserve">We carried out </w:t>
        </w:r>
      </w:ins>
      <w:ins w:id="189" w:author="Ana Eguiguren" w:date="2025-09-04T20:41:00Z" w16du:dateUtc="2025-09-04T23:41:00Z">
        <w:r w:rsidR="00C33163">
          <w:rPr>
            <w:rFonts w:eastAsiaTheme="minorEastAsia"/>
          </w:rPr>
          <w:t>robustness checks</w:t>
        </w:r>
      </w:ins>
      <w:ins w:id="190" w:author="Ana Eguiguren" w:date="2025-09-02T19:39:00Z" w16du:dateUtc="2025-09-02T22:39:00Z">
        <w:r>
          <w:rPr>
            <w:rFonts w:eastAsiaTheme="minorEastAsia"/>
          </w:rPr>
          <w:t xml:space="preserve"> evaluate</w:t>
        </w:r>
      </w:ins>
      <w:ins w:id="191" w:author="Ana Eguiguren" w:date="2025-09-02T19:37:00Z" w16du:dateUtc="2025-09-02T22:37:00Z">
        <w:r>
          <w:rPr>
            <w:rFonts w:eastAsiaTheme="minorEastAsia"/>
          </w:rPr>
          <w:t xml:space="preserve"> the </w:t>
        </w:r>
      </w:ins>
      <w:ins w:id="192" w:author="Ana Eguiguren" w:date="2025-09-04T20:41:00Z" w16du:dateUtc="2025-09-04T23:41:00Z">
        <w:r w:rsidR="00C33163">
          <w:rPr>
            <w:rFonts w:eastAsiaTheme="minorEastAsia"/>
          </w:rPr>
          <w:t>effect of our modelling assumptions on</w:t>
        </w:r>
      </w:ins>
      <w:ins w:id="193" w:author="Ana Eguiguren" w:date="2025-09-02T19:37:00Z" w16du:dateUtc="2025-09-02T22:37:00Z">
        <w:r>
          <w:rPr>
            <w:rFonts w:eastAsiaTheme="minorEastAsia"/>
          </w:rPr>
          <w:t xml:space="preserve"> </w:t>
        </w:r>
      </w:ins>
      <w:ins w:id="194" w:author="Balaena Institute whitehead" w:date="2025-09-03T15:46:00Z" w16du:dateUtc="2025-09-03T18:46:00Z">
        <w:del w:id="195" w:author="Ana Eguiguren" w:date="2025-09-04T20:41:00Z" w16du:dateUtc="2025-09-04T23:41:00Z">
          <w:r w:rsidR="003E7570" w:rsidDel="00C33163">
            <w:rPr>
              <w:rFonts w:eastAsiaTheme="minorEastAsia"/>
            </w:rPr>
            <w:delText xml:space="preserve"> </w:delText>
          </w:r>
        </w:del>
        <w:r w:rsidR="003E7570">
          <w:rPr>
            <w:rFonts w:eastAsiaTheme="minorEastAsia"/>
          </w:rPr>
          <w:t>individual’s</w:t>
        </w:r>
      </w:ins>
      <w:ins w:id="196" w:author="Ana Eguiguren" w:date="2025-09-02T19:38:00Z" w16du:dateUtc="2025-09-02T22:38:00Z">
        <w:r>
          <w:rPr>
            <w:rFonts w:eastAsiaTheme="minorEastAsia"/>
          </w:rPr>
          <w:t xml:space="preserve"> </w:t>
        </w:r>
        <w:del w:id="197" w:author="Balaena Institute whitehead" w:date="2025-09-03T15:46:00Z" w16du:dateUtc="2025-09-03T18:46:00Z">
          <w:r w:rsidDel="003E7570">
            <w:rPr>
              <w:rFonts w:eastAsiaTheme="minorEastAsia"/>
            </w:rPr>
            <w:delText>our</w:delText>
          </w:r>
        </w:del>
      </w:ins>
      <w:ins w:id="198" w:author="Ana Eguiguren" w:date="2025-09-02T19:46:00Z" w16du:dateUtc="2025-09-02T22:46:00Z">
        <w:del w:id="199" w:author="Balaena Institute whitehead" w:date="2025-09-03T15:46:00Z" w16du:dateUtc="2025-09-03T18:46:00Z">
          <w:r w:rsidR="00A9605A" w:rsidDel="003E7570">
            <w:rPr>
              <w:rFonts w:eastAsiaTheme="minorEastAsia"/>
            </w:rPr>
            <w:delText xml:space="preserve"> posterior</w:delText>
          </w:r>
        </w:del>
      </w:ins>
      <w:ins w:id="200" w:author="Ana Eguiguren" w:date="2025-09-02T19:37:00Z" w16du:dateUtc="2025-09-02T22:37:00Z">
        <w:del w:id="201" w:author="Balaena Institute whitehead" w:date="2025-09-03T15:46:00Z" w16du:dateUtc="2025-09-03T18:46:00Z">
          <w:r w:rsidDel="003E7570">
            <w:rPr>
              <w:rFonts w:eastAsiaTheme="minorEastAsia"/>
            </w:rPr>
            <w:delText xml:space="preserve"> </w:delText>
          </w:r>
        </w:del>
        <w:r>
          <w:rPr>
            <w:rFonts w:eastAsiaTheme="minorEastAsia"/>
            <w:i/>
            <w:iCs/>
          </w:rPr>
          <w:t xml:space="preserve">P(f) </w:t>
        </w:r>
        <w:r>
          <w:rPr>
            <w:rFonts w:eastAsiaTheme="minorEastAsia"/>
          </w:rPr>
          <w:t>estimates</w:t>
        </w:r>
      </w:ins>
      <w:ins w:id="202" w:author="Ana Eguiguren" w:date="2025-09-02T19:38:00Z" w16du:dateUtc="2025-09-02T22:38:00Z">
        <w:r>
          <w:rPr>
            <w:rFonts w:eastAsiaTheme="minorEastAsia"/>
          </w:rPr>
          <w:t xml:space="preserve"> to</w:t>
        </w:r>
      </w:ins>
      <w:ins w:id="203" w:author="Ana Eguiguren" w:date="2025-09-02T19:37:00Z" w16du:dateUtc="2025-09-02T22:37:00Z">
        <w:r>
          <w:rPr>
            <w:rFonts w:eastAsiaTheme="minorEastAsia"/>
          </w:rPr>
          <w:t xml:space="preserve"> </w:t>
        </w:r>
      </w:ins>
      <w:ins w:id="204" w:author="Ana Eguiguren" w:date="2025-09-02T19:47:00Z" w16du:dateUtc="2025-09-02T22:47:00Z">
        <w:r w:rsidR="00A9605A">
          <w:rPr>
            <w:rFonts w:eastAsiaTheme="minorEastAsia"/>
          </w:rPr>
          <w:t>our modelling decisions</w:t>
        </w:r>
      </w:ins>
      <w:ins w:id="205" w:author="Ana Eguiguren" w:date="2025-09-02T19:39:00Z" w16du:dateUtc="2025-09-02T22:39:00Z">
        <w:r>
          <w:rPr>
            <w:rFonts w:eastAsiaTheme="minorEastAsia"/>
          </w:rPr>
          <w:t xml:space="preserve">. </w:t>
        </w:r>
      </w:ins>
      <w:ins w:id="206" w:author="Ana Eguiguren" w:date="2025-09-02T19:54:00Z" w16du:dateUtc="2025-09-02T22:54:00Z">
        <w:r w:rsidR="00CE586D">
          <w:rPr>
            <w:rFonts w:eastAsiaTheme="minorEastAsia"/>
          </w:rPr>
          <w:t>Specifically</w:t>
        </w:r>
      </w:ins>
      <w:ins w:id="207" w:author="Ana Eguiguren" w:date="2025-09-02T19:47:00Z" w16du:dateUtc="2025-09-02T22:47:00Z">
        <w:r w:rsidR="00A9605A">
          <w:rPr>
            <w:rFonts w:eastAsiaTheme="minorEastAsia"/>
          </w:rPr>
          <w:t>, w</w:t>
        </w:r>
      </w:ins>
      <w:ins w:id="208" w:author="Ana Eguiguren" w:date="2025-09-02T19:39:00Z" w16du:dateUtc="2025-09-02T22:39:00Z">
        <w:r>
          <w:rPr>
            <w:rFonts w:eastAsiaTheme="minorEastAsia"/>
          </w:rPr>
          <w:t xml:space="preserve">e </w:t>
        </w:r>
      </w:ins>
      <w:ins w:id="209" w:author="Ana Eguiguren" w:date="2025-09-02T19:40:00Z" w16du:dateUtc="2025-09-02T22:40:00Z">
        <w:r>
          <w:rPr>
            <w:rFonts w:eastAsiaTheme="minorEastAsia"/>
          </w:rPr>
          <w:t xml:space="preserve">systematically varied </w:t>
        </w:r>
      </w:ins>
      <w:ins w:id="210" w:author="Ana Eguiguren" w:date="2025-09-02T19:39:00Z" w16du:dateUtc="2025-09-02T22:39:00Z">
        <w:r>
          <w:rPr>
            <w:rFonts w:eastAsiaTheme="minorEastAsia"/>
            <w:i/>
            <w:iCs/>
          </w:rPr>
          <w:t>chm</w:t>
        </w:r>
        <w:r>
          <w:rPr>
            <w:rFonts w:eastAsiaTheme="minorEastAsia"/>
          </w:rPr>
          <w:t xml:space="preserve"> values with</w:t>
        </w:r>
      </w:ins>
      <w:ins w:id="211" w:author="Ana Eguiguren" w:date="2025-09-02T19:40:00Z" w16du:dateUtc="2025-09-02T22:40:00Z">
        <w:r>
          <w:rPr>
            <w:rFonts w:eastAsiaTheme="minorEastAsia"/>
          </w:rPr>
          <w:t xml:space="preserve">in a reasonable range (5 – </w:t>
        </w:r>
      </w:ins>
      <w:ins w:id="212" w:author="Ana Eguiguren" w:date="2025-09-04T20:42:00Z" w16du:dateUtc="2025-09-04T23:42:00Z">
        <w:r w:rsidR="00C33163">
          <w:rPr>
            <w:rFonts w:eastAsiaTheme="minorEastAsia"/>
          </w:rPr>
          <w:t>7</w:t>
        </w:r>
      </w:ins>
      <w:ins w:id="213" w:author="Ana Eguiguren" w:date="2025-09-02T19:46:00Z" w16du:dateUtc="2025-09-02T22:46:00Z">
        <w:r w:rsidR="0085518B">
          <w:rPr>
            <w:rFonts w:eastAsiaTheme="minorEastAsia"/>
          </w:rPr>
          <w:t xml:space="preserve"> </w:t>
        </w:r>
      </w:ins>
      <w:ins w:id="214" w:author="Ana Eguiguren" w:date="2025-09-02T19:40:00Z" w16du:dateUtc="2025-09-02T22:40:00Z">
        <w:r>
          <w:rPr>
            <w:rFonts w:eastAsiaTheme="minorEastAsia"/>
          </w:rPr>
          <w:t xml:space="preserve">m) to </w:t>
        </w:r>
      </w:ins>
      <w:ins w:id="215" w:author="Ana Eguiguren" w:date="2025-09-02T19:47:00Z" w16du:dateUtc="2025-09-02T22:47:00Z">
        <w:r w:rsidR="00A9605A">
          <w:rPr>
            <w:rFonts w:eastAsiaTheme="minorEastAsia"/>
          </w:rPr>
          <w:t>compare</w:t>
        </w:r>
      </w:ins>
      <w:ins w:id="216" w:author="Ana Eguiguren" w:date="2025-09-02T19:40:00Z" w16du:dateUtc="2025-09-02T22:40:00Z">
        <w:r>
          <w:rPr>
            <w:rFonts w:eastAsiaTheme="minorEastAsia"/>
          </w:rPr>
          <w:t xml:space="preserve"> </w:t>
        </w:r>
      </w:ins>
      <w:ins w:id="217" w:author="Ana Eguiguren" w:date="2025-09-02T19:47:00Z" w16du:dateUtc="2025-09-02T22:47:00Z">
        <w:r w:rsidR="00A9605A">
          <w:rPr>
            <w:rFonts w:eastAsiaTheme="minorEastAsia"/>
          </w:rPr>
          <w:t>resulting posterior</w:t>
        </w:r>
      </w:ins>
      <w:ins w:id="218" w:author="Ana Eguiguren" w:date="2025-09-02T19:40:00Z" w16du:dateUtc="2025-09-02T22:40:00Z">
        <w:r>
          <w:rPr>
            <w:rFonts w:eastAsiaTheme="minorEastAsia"/>
          </w:rPr>
          <w:t xml:space="preserve"> </w:t>
        </w:r>
        <w:r>
          <w:rPr>
            <w:rFonts w:eastAsiaTheme="minorEastAsia"/>
            <w:i/>
            <w:iCs/>
          </w:rPr>
          <w:t xml:space="preserve">P(f) </w:t>
        </w:r>
        <w:r>
          <w:rPr>
            <w:rFonts w:eastAsiaTheme="minorEastAsia"/>
          </w:rPr>
          <w:t>estimates</w:t>
        </w:r>
      </w:ins>
      <w:ins w:id="219" w:author="Ana Eguiguren" w:date="2025-09-02T19:41:00Z" w16du:dateUtc="2025-09-02T22:41:00Z">
        <w:r>
          <w:rPr>
            <w:rFonts w:eastAsiaTheme="minorEastAsia"/>
          </w:rPr>
          <w:t xml:space="preserve">. We also </w:t>
        </w:r>
      </w:ins>
      <w:ins w:id="220" w:author="Ana Eguiguren" w:date="2025-09-02T19:43:00Z" w16du:dateUtc="2025-09-02T22:43:00Z">
        <w:r w:rsidR="000A294B">
          <w:rPr>
            <w:rFonts w:eastAsiaTheme="minorEastAsia"/>
          </w:rPr>
          <w:t>computed</w:t>
        </w:r>
      </w:ins>
      <w:ins w:id="221" w:author="Ana Eguiguren" w:date="2025-09-02T19:41:00Z" w16du:dateUtc="2025-09-02T22:41:00Z">
        <w:r>
          <w:rPr>
            <w:rFonts w:eastAsiaTheme="minorEastAsia"/>
          </w:rPr>
          <w:t xml:space="preserve"> </w:t>
        </w:r>
      </w:ins>
      <w:ins w:id="222" w:author="Ana Eguiguren" w:date="2025-09-02T19:43:00Z" w16du:dateUtc="2025-09-02T22:43:00Z">
        <w:r w:rsidR="000A294B">
          <w:rPr>
            <w:rFonts w:eastAsiaTheme="minorEastAsia"/>
          </w:rPr>
          <w:t>posterior</w:t>
        </w:r>
      </w:ins>
      <w:ins w:id="223" w:author="Ana Eguiguren" w:date="2025-09-02T19:41:00Z" w16du:dateUtc="2025-09-02T22:41:00Z">
        <w:r>
          <w:rPr>
            <w:rFonts w:eastAsiaTheme="minorEastAsia"/>
          </w:rPr>
          <w:t xml:space="preserve"> </w:t>
        </w:r>
        <w:r>
          <w:rPr>
            <w:rFonts w:eastAsiaTheme="minorEastAsia"/>
            <w:i/>
            <w:iCs/>
          </w:rPr>
          <w:t xml:space="preserve">P(f) </w:t>
        </w:r>
      </w:ins>
      <w:ins w:id="224" w:author="Ana Eguiguren" w:date="2025-09-02T19:42:00Z" w16du:dateUtc="2025-09-02T22:42:00Z">
        <w:r>
          <w:rPr>
            <w:rFonts w:eastAsiaTheme="minorEastAsia"/>
          </w:rPr>
          <w:t>estimates</w:t>
        </w:r>
      </w:ins>
      <w:ins w:id="225" w:author="Ana Eguiguren" w:date="2025-09-02T19:41:00Z" w16du:dateUtc="2025-09-02T22:41:00Z">
        <w:r>
          <w:rPr>
            <w:rFonts w:eastAsiaTheme="minorEastAsia"/>
          </w:rPr>
          <w:t xml:space="preserve"> </w:t>
        </w:r>
      </w:ins>
      <w:r w:rsidR="00C33163">
        <w:rPr>
          <w:rFonts w:eastAsiaTheme="minorEastAsia"/>
        </w:rPr>
        <w:t>using</w:t>
      </w:r>
      <w:ins w:id="226" w:author="Ana Eguiguren" w:date="2025-09-02T19:44:00Z" w16du:dateUtc="2025-09-02T22:44:00Z">
        <w:r w:rsidR="000A294B">
          <w:rPr>
            <w:rFonts w:eastAsiaTheme="minorEastAsia"/>
          </w:rPr>
          <w:t xml:space="preserve"> on</w:t>
        </w:r>
      </w:ins>
      <w:ins w:id="227" w:author="Ana Eguiguren" w:date="2025-09-04T20:42:00Z" w16du:dateUtc="2025-09-04T23:42:00Z">
        <w:r w:rsidR="00C33163">
          <w:rPr>
            <w:rFonts w:eastAsiaTheme="minorEastAsia"/>
          </w:rPr>
          <w:t xml:space="preserve"> </w:t>
        </w:r>
      </w:ins>
      <w:r w:rsidR="00C33163">
        <w:rPr>
          <w:rFonts w:eastAsiaTheme="minorEastAsia"/>
        </w:rPr>
        <w:t>a</w:t>
      </w:r>
      <w:ins w:id="228" w:author="Ana Eguiguren" w:date="2025-09-04T20:42:00Z" w16du:dateUtc="2025-09-04T23:42:00Z">
        <w:r w:rsidR="00C33163">
          <w:rPr>
            <w:rFonts w:eastAsiaTheme="minorEastAsia"/>
          </w:rPr>
          <w:t xml:space="preserve"> </w:t>
        </w:r>
      </w:ins>
      <w:ins w:id="229" w:author="Ana Eguiguren" w:date="2025-09-02T19:45:00Z" w16du:dateUtc="2025-09-02T22:45:00Z">
        <w:r w:rsidR="000A294B">
          <w:t>prior</w:t>
        </w:r>
      </w:ins>
      <w:r w:rsidR="00C33163">
        <w:t xml:space="preserve"> </w:t>
      </w:r>
      <w:r w:rsidR="00C33163">
        <w:rPr>
          <w:i/>
          <w:iCs/>
        </w:rPr>
        <w:t>P(f)</w:t>
      </w:r>
      <w:ins w:id="230" w:author="Ana Eguiguren" w:date="2025-09-02T19:45:00Z" w16du:dateUtc="2025-09-02T22:45:00Z">
        <w:r w:rsidR="000A294B">
          <w:t xml:space="preserve"> </w:t>
        </w:r>
      </w:ins>
      <w:r w:rsidR="00C33163">
        <w:t>set to</w:t>
      </w:r>
      <w:ins w:id="231" w:author="Ana Eguiguren" w:date="2025-09-02T19:45:00Z" w16du:dateUtc="2025-09-02T22:45:00Z">
        <w:r w:rsidR="000A294B">
          <w:t xml:space="preserve"> 0.79</w:t>
        </w:r>
      </w:ins>
      <w:ins w:id="232" w:author="Ana Eguiguren" w:date="2025-09-02T19:48:00Z" w16du:dateUtc="2025-09-02T22:48:00Z">
        <w:r w:rsidR="00A9605A">
          <w:t>, which correspond</w:t>
        </w:r>
      </w:ins>
      <w:ins w:id="233" w:author="Ana Eguiguren" w:date="2025-09-02T19:49:00Z" w16du:dateUtc="2025-09-02T22:49:00Z">
        <w:r w:rsidR="00A9605A">
          <w:t>s</w:t>
        </w:r>
      </w:ins>
      <w:ins w:id="234" w:author="Ana Eguiguren" w:date="2025-09-02T19:48:00Z" w16du:dateUtc="2025-09-02T22:48:00Z">
        <w:r w:rsidR="00A9605A">
          <w:t xml:space="preserve"> to </w:t>
        </w:r>
      </w:ins>
      <w:ins w:id="235" w:author="Ana Eguiguren" w:date="2025-09-02T19:45:00Z" w16du:dateUtc="2025-09-02T22:45:00Z">
        <w:r w:rsidR="000A294B">
          <w:t xml:space="preserve">the proportion of females in </w:t>
        </w:r>
        <w:del w:id="236" w:author="Balaena Institute whitehead" w:date="2025-09-03T15:47:00Z" w16du:dateUtc="2025-09-03T18:47:00Z">
          <w:r w:rsidR="000A294B" w:rsidDel="003E7570">
            <w:delText xml:space="preserve">the </w:delText>
          </w:r>
        </w:del>
        <w:r w:rsidR="000A294B">
          <w:t>breeding groups of</w:t>
        </w:r>
      </w:ins>
      <w:ins w:id="237" w:author="Ana Eguiguren" w:date="2025-09-02T19:49:00Z" w16du:dateUtc="2025-09-02T22:49:00Z">
        <w:r w:rsidR="00A9605A">
          <w:t>f the Gal</w:t>
        </w:r>
        <w:r w:rsidR="00A9605A" w:rsidRPr="00A9605A">
          <w:rPr>
            <w:rPrChange w:id="238" w:author="Ana Eguiguren" w:date="2025-09-02T19:49:00Z" w16du:dateUtc="2025-09-02T22:49:00Z">
              <w:rPr>
                <w:lang w:val="es-ES"/>
              </w:rPr>
            </w:rPrChange>
          </w:rPr>
          <w:t>ápagos Islands</w:t>
        </w:r>
        <w:r w:rsidR="00A9605A">
          <w:t xml:space="preserve"> </w:t>
        </w:r>
      </w:ins>
      <w:ins w:id="239" w:author="Balaena Institute whitehead" w:date="2025-09-03T15:47:00Z" w16du:dateUtc="2025-09-03T18:47:00Z">
        <w:r w:rsidR="003E7570">
          <w:t>genetically determined in</w:t>
        </w:r>
      </w:ins>
      <w:ins w:id="240" w:author="Ana Eguiguren" w:date="2025-09-02T19:50:00Z" w16du:dateUtc="2025-09-02T22:50:00Z">
        <w:del w:id="241" w:author="Balaena Institute whitehead" w:date="2025-09-03T15:47:00Z" w16du:dateUtc="2025-09-03T18:47:00Z">
          <w:r w:rsidR="00A9605A" w:rsidDel="003E7570">
            <w:delText>in</w:delText>
          </w:r>
        </w:del>
        <w:r w:rsidR="00A9605A">
          <w:t xml:space="preserve"> 1991</w:t>
        </w:r>
      </w:ins>
      <w:ins w:id="242" w:author="Ana Eguiguren" w:date="2025-09-02T19:52:00Z" w16du:dateUtc="2025-09-02T22:52:00Z">
        <w:r w:rsidR="00A9605A">
          <w:t xml:space="preserve"> </w:t>
        </w:r>
      </w:ins>
      <w:r w:rsidR="003E7570">
        <w:fldChar w:fldCharType="begin"/>
      </w:r>
      <w:r w:rsidR="003E7570">
        <w:instrText xml:space="preserve"> ADDIN ZOTERO_ITEM CSL_CITATION {"citationID":"aeadui38lb","properties":{"formattedCitation":"\\uldash{(Richard et al. 1996)}","plainCitation":"(Richard et al. 1996)","noteIndex":0},"citationItems":[{"id":1137,"uris":["http://zotero.org/users/5395629/items/WLAF23IS"],"itemData":{"id":1137,"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fldChar w:fldCharType="separate"/>
      </w:r>
      <w:r w:rsidR="003E7570" w:rsidRPr="003E7570">
        <w:rPr>
          <w:kern w:val="0"/>
          <w:u w:val="dash"/>
        </w:rPr>
        <w:t>(Richard et al. 1996)</w:t>
      </w:r>
      <w:r w:rsidR="003E7570">
        <w:fldChar w:fldCharType="end"/>
      </w:r>
      <w:r w:rsidR="003E7570">
        <w:rPr>
          <w:highlight w:val="yellow"/>
        </w:rPr>
        <w:t>.</w:t>
      </w:r>
    </w:p>
    <w:p w14:paraId="20313600" w14:textId="2F50349D" w:rsidR="00F1035B" w:rsidRPr="00207D2A" w:rsidDel="003878CE" w:rsidRDefault="00A02689" w:rsidP="00F1035B">
      <w:pPr>
        <w:rPr>
          <w:ins w:id="243" w:author="Balaena Institute whitehead" w:date="2025-07-25T14:13:00Z" w16du:dateUtc="2025-07-25T17:13:00Z"/>
          <w:del w:id="244" w:author="Ana Eguiguren" w:date="2025-09-02T19:30:00Z" w16du:dateUtc="2025-09-02T22:30:00Z"/>
          <w:rFonts w:eastAsiaTheme="minorEastAsia"/>
        </w:rPr>
      </w:pPr>
      <w:commentRangeStart w:id="245"/>
      <w:del w:id="246" w:author="Ana Eguiguren" w:date="2025-09-02T19:30:00Z" w16du:dateUtc="2025-09-02T22:30:00Z">
        <w:r w:rsidRPr="00207D2A" w:rsidDel="003878CE">
          <w:rPr>
            <w:rFonts w:eastAsiaTheme="minorEastAsia"/>
          </w:rPr>
          <w:delText>We found th</w:delText>
        </w:r>
        <w:r w:rsidR="00EC75E7" w:rsidRPr="00207D2A" w:rsidDel="003878CE">
          <w:rPr>
            <w:rFonts w:eastAsiaTheme="minorEastAsia"/>
          </w:rPr>
          <w:delText xml:space="preserve">e divergence between mature males and the rest of the measured whales was much less pronounced for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measurements</w:delText>
        </w:r>
        <w:r w:rsidR="007B1F0C" w:rsidDel="003878CE">
          <w:rPr>
            <w:rFonts w:eastAsiaTheme="minorEastAsia"/>
          </w:rPr>
          <w:delText xml:space="preserve"> than </w:delText>
        </w:r>
        <w:r w:rsidR="007B1F0C" w:rsidRPr="004B1854" w:rsidDel="003878CE">
          <w:rPr>
            <w:rFonts w:eastAsiaTheme="minorEastAsia"/>
            <w:i/>
            <w:iCs/>
          </w:rPr>
          <w:delText>NR</w:delText>
        </w:r>
        <w:r w:rsidR="007B1F0C" w:rsidRPr="004B1854" w:rsidDel="003878CE">
          <w:rPr>
            <w:rFonts w:eastAsiaTheme="minorEastAsia"/>
            <w:i/>
            <w:iCs/>
            <w:vertAlign w:val="subscript"/>
          </w:rPr>
          <w:delText>flipper</w:delText>
        </w:r>
        <w:r w:rsidR="007B1F0C" w:rsidDel="003878CE">
          <w:rPr>
            <w:rFonts w:eastAsiaTheme="minorEastAsia"/>
          </w:rPr>
          <w:delText xml:space="preserve"> measurements</w:delText>
        </w:r>
        <w:r w:rsidR="00EC75E7" w:rsidRPr="00207D2A" w:rsidDel="003878CE">
          <w:rPr>
            <w:rFonts w:eastAsiaTheme="minorEastAsia"/>
          </w:rPr>
          <w:delText xml:space="preserve">, </w:delText>
        </w:r>
        <w:r w:rsidR="007B1F0C" w:rsidDel="003878CE">
          <w:rPr>
            <w:rFonts w:eastAsiaTheme="minorEastAsia"/>
          </w:rPr>
          <w:delText>contributing to</w:delText>
        </w:r>
        <w:r w:rsidR="00EC75E7" w:rsidRPr="00207D2A" w:rsidDel="003878CE">
          <w:rPr>
            <w:rFonts w:eastAsiaTheme="minorEastAsia"/>
          </w:rPr>
          <w:delText xml:space="preserve"> </w:delText>
        </w:r>
        <w:r w:rsidR="007B1F0C" w:rsidDel="003878CE">
          <w:rPr>
            <w:rFonts w:eastAsiaTheme="minorEastAsia"/>
          </w:rPr>
          <w:delText>greater sex</w:delText>
        </w:r>
        <w:r w:rsidR="00EC75E7" w:rsidRPr="00207D2A" w:rsidDel="003878CE">
          <w:rPr>
            <w:rFonts w:eastAsiaTheme="minorEastAsia"/>
          </w:rPr>
          <w:delText xml:space="preserve"> uncertainty based on this metric. The results for models fit using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 xml:space="preserve">and their corresponding posterior probabilities of being female estimates are summarized in </w:delText>
        </w:r>
        <w:r w:rsidR="00EC75E7" w:rsidRPr="00207D2A" w:rsidDel="003878CE">
          <w:rPr>
            <w:rFonts w:eastAsiaTheme="minorEastAsia"/>
            <w:b/>
            <w:bCs/>
          </w:rPr>
          <w:delText>Supplementary</w:delText>
        </w:r>
        <w:r w:rsidR="00EC75E7" w:rsidRPr="004B1854" w:rsidDel="003878CE">
          <w:rPr>
            <w:rFonts w:eastAsiaTheme="minorEastAsia"/>
            <w:b/>
            <w:bCs/>
          </w:rPr>
          <w:delText xml:space="preserve"> Material </w:delText>
        </w:r>
        <w:r w:rsidR="00C744D6" w:rsidDel="003878CE">
          <w:rPr>
            <w:rFonts w:eastAsiaTheme="minorEastAsia"/>
            <w:b/>
            <w:bCs/>
          </w:rPr>
          <w:delText>3</w:delText>
        </w:r>
        <w:r w:rsidR="00EC75E7" w:rsidRPr="00207D2A" w:rsidDel="003878CE">
          <w:rPr>
            <w:rFonts w:eastAsiaTheme="minorEastAsia"/>
          </w:rPr>
          <w:delText xml:space="preserve">. </w:delText>
        </w:r>
        <w:commentRangeEnd w:id="245"/>
        <w:r w:rsidR="007B1F0C" w:rsidDel="003878CE">
          <w:rPr>
            <w:rStyle w:val="CommentReference"/>
          </w:rPr>
          <w:commentReference w:id="245"/>
        </w:r>
      </w:del>
    </w:p>
    <w:p w14:paraId="58209EA4" w14:textId="25660A57" w:rsidR="00F1035B" w:rsidRPr="00207D2A" w:rsidRDefault="00C602AF" w:rsidP="00C602AF">
      <w:pPr>
        <w:pStyle w:val="Heading4"/>
        <w:rPr>
          <w:ins w:id="247" w:author="Balaena Institute whitehead" w:date="2025-07-25T14:13:00Z" w16du:dateUtc="2025-07-25T17:13:00Z"/>
          <w:rFonts w:cs="Times New Roman"/>
        </w:rPr>
      </w:pPr>
      <w:r w:rsidRPr="00207D2A">
        <w:rPr>
          <w:rFonts w:cs="Times New Roman"/>
        </w:rPr>
        <w:t>2.4.1 Developmental stages</w:t>
      </w:r>
    </w:p>
    <w:p w14:paraId="560BDE21" w14:textId="35E5401B"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ins w:id="248" w:author="Ana Eguiguren" w:date="2025-09-02T19:44:00Z" w16du:dateUtc="2025-09-02T22:44:00Z">
        <w:r w:rsidR="000A294B" w:rsidRPr="00207D2A">
          <w:rPr>
            <w:b/>
            <w:bCs/>
            <w:sz w:val="20"/>
            <w:szCs w:val="20"/>
          </w:rPr>
          <w:t xml:space="preserve">Table </w:t>
        </w:r>
        <w:r w:rsidR="000A294B">
          <w:rPr>
            <w:b/>
            <w:bCs/>
            <w:sz w:val="20"/>
            <w:szCs w:val="20"/>
          </w:rPr>
          <w:t>1</w:t>
        </w:r>
      </w:ins>
      <w:del w:id="249" w:author="Ana Eguiguren" w:date="2025-09-02T19:44:00Z" w16du:dateUtc="2025-09-02T22:44:00Z">
        <w:r w:rsidRPr="00207D2A" w:rsidDel="000A294B">
          <w:rPr>
            <w:b/>
            <w:bCs/>
            <w:sz w:val="20"/>
            <w:szCs w:val="20"/>
          </w:rPr>
          <w:delText xml:space="preserve">Table </w:delText>
        </w:r>
        <w:r w:rsidRPr="004B1854" w:rsidDel="000A294B">
          <w:rPr>
            <w:b/>
            <w:bCs/>
            <w:sz w:val="20"/>
            <w:szCs w:val="20"/>
          </w:rPr>
          <w:delText>1</w:delText>
        </w:r>
      </w:del>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 xml:space="preserve">layer based age estimates </w:t>
      </w:r>
      <w:r w:rsidRPr="00207D2A">
        <w:fldChar w:fldCharType="begin"/>
      </w:r>
      <w:r w:rsidR="00F061E5">
        <w:instrText xml:space="preserve"> ADDIN ZOTERO_ITEM CSL_CITATION {"citationID":"a8ke10shri","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4B1854">
        <w:rPr>
          <w:kern w:val="0"/>
        </w:rPr>
        <w:t>(Best 1979, Best et al. 1984, Rice 1989)</w:t>
      </w:r>
      <w:r w:rsidRPr="00207D2A">
        <w:fldChar w:fldCharType="end"/>
      </w:r>
      <w:r w:rsidRPr="00207D2A">
        <w:t xml:space="preserve">. </w:t>
      </w:r>
    </w:p>
    <w:p w14:paraId="20556F82" w14:textId="646EF6FC" w:rsidR="001625DA" w:rsidRPr="00207D2A" w:rsidRDefault="001625DA" w:rsidP="001625DA">
      <w:pPr>
        <w:pStyle w:val="Caption"/>
        <w:keepNext/>
        <w:rPr>
          <w:color w:val="auto"/>
          <w:sz w:val="20"/>
          <w:szCs w:val="20"/>
        </w:rPr>
      </w:pPr>
      <w:bookmarkStart w:id="250"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0A294B">
        <w:rPr>
          <w:b/>
          <w:bCs/>
          <w:noProof/>
          <w:color w:val="auto"/>
          <w:sz w:val="20"/>
          <w:szCs w:val="20"/>
        </w:rPr>
        <w:t>1</w:t>
      </w:r>
      <w:r w:rsidRPr="00207D2A">
        <w:rPr>
          <w:b/>
          <w:bCs/>
          <w:color w:val="auto"/>
          <w:sz w:val="20"/>
          <w:szCs w:val="20"/>
        </w:rPr>
        <w:fldChar w:fldCharType="end"/>
      </w:r>
      <w:bookmarkEnd w:id="250"/>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F061E5">
        <w:rPr>
          <w:color w:val="auto"/>
          <w:sz w:val="20"/>
          <w:szCs w:val="20"/>
        </w:rPr>
        <w:instrText xml:space="preserve"> ADDIN ZOTERO_ITEM CSL_CITATION {"citationID":"zE5Wb9IQ","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4B1854">
        <w:rPr>
          <w:color w:val="auto"/>
          <w:kern w:val="0"/>
          <w:sz w:val="20"/>
        </w:rPr>
        <w:t>(Best 1979, Best et al. 1984, Rice 1989)</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41CDBF5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F061E5">
              <w:rPr>
                <w:sz w:val="20"/>
                <w:szCs w:val="20"/>
              </w:rPr>
              <w:instrText xml:space="preserve"> ADDIN ZOTERO_ITEM CSL_CITATION {"citationID":"E144eXi9","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41C4E99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F061E5">
              <w:rPr>
                <w:sz w:val="20"/>
                <w:szCs w:val="20"/>
              </w:rPr>
              <w:instrText xml:space="preserve"> ADDIN ZOTERO_ITEM CSL_CITATION {"citationID":"yZCXtXa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6BC27A7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F061E5">
              <w:rPr>
                <w:sz w:val="20"/>
                <w:szCs w:val="20"/>
              </w:rPr>
              <w:instrText xml:space="preserve"> ADDIN ZOTERO_ITEM CSL_CITATION {"citationID":"ovxuUui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094DE0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M37nXiFn","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41EF3361"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ZaVP16xd","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2587A35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 </w:t>
            </w:r>
            <w:r w:rsidRPr="00207D2A">
              <w:rPr>
                <w:sz w:val="20"/>
                <w:szCs w:val="20"/>
              </w:rPr>
              <w:fldChar w:fldCharType="begin"/>
            </w:r>
            <w:r w:rsidR="00F061E5">
              <w:rPr>
                <w:sz w:val="20"/>
                <w:szCs w:val="20"/>
              </w:rPr>
              <w:instrText xml:space="preserve"> ADDIN ZOTERO_ITEM CSL_CITATION {"citationID":"K7OULJSf","properties":{"formattedCitation":"(Best 1979, Best et al. 1984, Mendes et al. 2007)","plainCitation":"(Best 1979, Best et al. 1984, Mendes et al. 2007)","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w:t>
            </w:r>
            <w:commentRangeStart w:id="251"/>
            <w:del w:id="252" w:author="Balaena Institute whitehead" w:date="2025-09-04T17:08:00Z" w16du:dateUtc="2025-09-04T20:08:00Z">
              <w:r w:rsidRPr="00207D2A" w:rsidDel="00610477">
                <w:rPr>
                  <w:sz w:val="20"/>
                  <w:szCs w:val="20"/>
                </w:rPr>
                <w:delText xml:space="preserve">During this period, individuals continue to grow. </w:delText>
              </w:r>
              <w:commentRangeEnd w:id="251"/>
              <w:r w:rsidR="00EE0E3F" w:rsidDel="00610477">
                <w:rPr>
                  <w:rStyle w:val="CommentReference"/>
                </w:rPr>
                <w:commentReference w:id="251"/>
              </w:r>
            </w:del>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71272FA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F061E5">
              <w:rPr>
                <w:sz w:val="20"/>
                <w:szCs w:val="20"/>
              </w:rPr>
              <w:instrText xml:space="preserve"> ADDIN ZOTERO_ITEM CSL_CITATION {"citationID":"4ozefYzX","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394A3B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F061E5">
              <w:rPr>
                <w:sz w:val="20"/>
                <w:szCs w:val="20"/>
              </w:rPr>
              <w:instrText xml:space="preserve"> ADDIN ZOTERO_ITEM CSL_CITATION {"citationID":"bMl4ZwVn","properties":{"formattedCitation":"(Best et al. 1984, Rice 1989)","plainCitation":"(Best et al. 1984, Rice 1989)","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6749B039"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F061E5">
        <w:instrText xml:space="preserve"> ADDIN ZOTERO_ITEM CSL_CITATION {"citationID":"a2ogltae2u0","properties":{"formattedCitation":"(Gero &amp; Whitehead 2007)","plainCitation":"(Gero &amp; Whitehead 200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4B1854">
        <w:rPr>
          <w:kern w:val="0"/>
        </w:rPr>
        <w:t>(Gero &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w:t>
      </w:r>
      <w:r w:rsidR="002412C1" w:rsidRPr="00207D2A">
        <w:lastRenderedPageBreak/>
        <w:t xml:space="preserve">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5DDFE567" w:rsidR="00221C23" w:rsidRDefault="00FA0DD1" w:rsidP="00B904F0">
      <w:pPr>
        <w:rPr>
          <w:ins w:id="253" w:author="Ana Eguiguren" w:date="2025-09-18T16:44:00Z" w16du:dateUtc="2025-09-18T19:44:00Z"/>
        </w:rPr>
      </w:pPr>
      <w:commentRangeStart w:id="254"/>
      <w:r w:rsidRPr="00207D2A">
        <w:t>Peduncle</w:t>
      </w:r>
      <w:r w:rsidR="00E5259C" w:rsidRPr="00207D2A">
        <w:t xml:space="preserve"> dives </w:t>
      </w:r>
      <w:del w:id="255" w:author="Ana Eguiguren" w:date="2025-09-16T20:30:00Z" w16du:dateUtc="2025-09-16T23:30:00Z">
        <w:r w:rsidR="00E5259C" w:rsidRPr="00207D2A" w:rsidDel="001679F8">
          <w:delText xml:space="preserve">were </w:delText>
        </w:r>
      </w:del>
      <w:ins w:id="256" w:author="Ana Eguiguren" w:date="2025-09-16T20:30:00Z" w16du:dateUtc="2025-09-16T23:30:00Z">
        <w:r w:rsidR="001679F8">
          <w:t>have been</w:t>
        </w:r>
        <w:r w:rsidR="001679F8" w:rsidRPr="00207D2A">
          <w:t xml:space="preserve"> </w:t>
        </w:r>
      </w:ins>
      <w:del w:id="257" w:author="Ana Eguiguren" w:date="2025-09-16T20:30:00Z" w16du:dateUtc="2025-09-16T23:30:00Z">
        <w:r w:rsidRPr="00207D2A" w:rsidDel="001679F8">
          <w:delText xml:space="preserve">previously </w:delText>
        </w:r>
      </w:del>
      <w:r w:rsidRPr="00207D2A">
        <w:t xml:space="preserve">assumed to indicate suckling </w:t>
      </w:r>
      <w:ins w:id="258" w:author="Ana Eguiguren" w:date="2025-09-16T20:30:00Z" w16du:dateUtc="2025-09-16T23:30:00Z">
        <w:r w:rsidR="001679F8">
          <w:t>or stimulate the release of m</w:t>
        </w:r>
      </w:ins>
      <w:ins w:id="259" w:author="Ana Eguiguren" w:date="2025-09-16T20:31:00Z" w16du:dateUtc="2025-09-16T23:31:00Z">
        <w:r w:rsidR="001679F8">
          <w:t xml:space="preserve">ilk </w:t>
        </w:r>
      </w:ins>
      <w:r w:rsidRPr="00207D2A">
        <w:t>(Gero &amp; Whitehead 2007)</w:t>
      </w:r>
      <w:ins w:id="260" w:author="Ana Eguiguren" w:date="2025-09-16T20:31:00Z" w16du:dateUtc="2025-09-16T23:31:00Z">
        <w:r w:rsidR="001679F8">
          <w:t>.</w:t>
        </w:r>
      </w:ins>
      <w:del w:id="261" w:author="Ana Eguiguren" w:date="2025-09-16T20:31:00Z" w16du:dateUtc="2025-09-16T23:31:00Z">
        <w:r w:rsidRPr="00207D2A" w:rsidDel="001679F8">
          <w:delText>,</w:delText>
        </w:r>
      </w:del>
      <w:r w:rsidRPr="00207D2A">
        <w:t xml:space="preserve"> </w:t>
      </w:r>
      <w:del w:id="262" w:author="Ana Eguiguren" w:date="2025-09-16T20:31:00Z" w16du:dateUtc="2025-09-16T23:31:00Z">
        <w:r w:rsidRPr="00207D2A" w:rsidDel="001679F8">
          <w:delText xml:space="preserve">but recent </w:delText>
        </w:r>
      </w:del>
      <w:ins w:id="263" w:author="Ana Eguiguren" w:date="2025-09-16T20:31:00Z" w16du:dateUtc="2025-09-16T23:31:00Z">
        <w:r w:rsidR="001679F8">
          <w:t>U</w:t>
        </w:r>
      </w:ins>
      <w:del w:id="264" w:author="Ana Eguiguren" w:date="2025-09-16T20:31:00Z" w16du:dateUtc="2025-09-16T23:31:00Z">
        <w:r w:rsidRPr="00207D2A" w:rsidDel="001679F8">
          <w:delText>u</w:delText>
        </w:r>
      </w:del>
      <w:r w:rsidRPr="00207D2A">
        <w:t xml:space="preserve">nderwater footage suggests that they may not be associated with </w:t>
      </w:r>
      <w:ins w:id="265" w:author="Ana Eguiguren" w:date="2025-09-16T20:31:00Z" w16du:dateUtc="2025-09-16T23:31:00Z">
        <w:r w:rsidR="001679F8">
          <w:t>dire</w:t>
        </w:r>
      </w:ins>
      <w:ins w:id="266" w:author="Ana Eguiguren" w:date="2025-09-16T20:32:00Z" w16du:dateUtc="2025-09-16T23:32:00Z">
        <w:r w:rsidR="001679F8">
          <w:t xml:space="preserve">ct </w:t>
        </w:r>
      </w:ins>
      <w:r w:rsidRPr="00207D2A">
        <w:t>suckling</w:t>
      </w:r>
      <w:ins w:id="267" w:author="Ana Eguiguren" w:date="2025-09-16T20:32:00Z" w16du:dateUtc="2025-09-16T23:32:00Z">
        <w:r w:rsidR="001679F8">
          <w:t xml:space="preserve">, although the role of this behaviour in promoting milk letdown remains unclear </w:t>
        </w:r>
      </w:ins>
      <w:r w:rsidR="001679F8">
        <w:fldChar w:fldCharType="begin"/>
      </w:r>
      <w:r w:rsidR="001679F8">
        <w:instrText xml:space="preserve"> ADDIN ZOTERO_ITEM CSL_CITATION {"citationID":"a1cdivkm2rm","properties":{"formattedCitation":"\\uldash{(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1679F8" w:rsidRPr="001679F8">
        <w:rPr>
          <w:kern w:val="0"/>
          <w:szCs w:val="24"/>
          <w:u w:val="dash"/>
          <w:lang w:val="en-US"/>
        </w:rPr>
        <w:t>(Sarano et al. 2023)</w:t>
      </w:r>
      <w:r w:rsidR="001679F8">
        <w:fldChar w:fldCharType="end"/>
      </w:r>
      <w:ins w:id="268" w:author="Ana Eguiguren" w:date="2025-09-16T20:32:00Z" w16du:dateUtc="2025-09-16T23:32:00Z">
        <w:r w:rsidR="001679F8">
          <w:t>. Alternatively</w:t>
        </w:r>
      </w:ins>
      <w:r w:rsidR="00E2014B" w:rsidRPr="00207D2A">
        <w:t xml:space="preserve"> </w:t>
      </w:r>
      <w:del w:id="269" w:author="Ana Eguiguren" w:date="2025-09-16T20:33:00Z" w16du:dateUtc="2025-09-16T23:33:00Z">
        <w:r w:rsidR="00E2014B" w:rsidRPr="00207D2A" w:rsidDel="001679F8">
          <w:delText>or milk extraction,</w:delText>
        </w:r>
        <w:r w:rsidRPr="00207D2A" w:rsidDel="001679F8">
          <w:delText xml:space="preserve"> and instead</w:delText>
        </w:r>
      </w:del>
      <w:ins w:id="270" w:author="Ana Eguiguren" w:date="2025-09-16T20:33:00Z" w16du:dateUtc="2025-09-16T23:33:00Z">
        <w:r w:rsidR="001679F8">
          <w:t>peduncle dives may</w:t>
        </w:r>
      </w:ins>
      <w:r w:rsidRPr="00207D2A">
        <w:t xml:space="preserve"> 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F061E5">
        <w:instrText xml:space="preserve"> ADDIN ZOTERO_ITEM CSL_CITATION {"citationID":"annmg7o2f2","properties":{"formattedCitation":"(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271" w:author="Balaena Institute whitehead" w:date="2025-07-25T12:58:00Z" w16du:dateUtc="2025-07-25T15:58:00Z">
            <w:rPr>
              <w:kern w:val="0"/>
              <w:lang w:val="en-US"/>
            </w:rPr>
          </w:rPrChange>
        </w:rPr>
        <w:t>(Sarano et al. 2023)</w:t>
      </w:r>
      <w:r w:rsidR="00E5259C" w:rsidRPr="00207D2A">
        <w:fldChar w:fldCharType="end"/>
      </w:r>
      <w:r w:rsidR="00E5259C" w:rsidRPr="00207D2A">
        <w:t xml:space="preserve">. </w:t>
      </w:r>
      <w:ins w:id="272" w:author="Ana Eguiguren" w:date="2025-09-16T20:33:00Z" w16du:dateUtc="2025-09-16T23:33:00Z">
        <w:r w:rsidR="001679F8">
          <w:t>Still, a</w:t>
        </w:r>
      </w:ins>
      <w:del w:id="273" w:author="Ana Eguiguren" w:date="2025-09-16T20:33:00Z" w16du:dateUtc="2025-09-16T23:33:00Z">
        <w:r w:rsidR="00E5259C" w:rsidRPr="00207D2A" w:rsidDel="001679F8">
          <w:delText>A</w:delText>
        </w:r>
      </w:del>
      <w:r w:rsidR="00E5259C" w:rsidRPr="00207D2A">
        <w:t xml:space="preserve">lthough peduncle dives may not necessarily involve suckling, all reports of </w:t>
      </w:r>
      <w:r w:rsidR="00E5259C" w:rsidRPr="001679F8">
        <w:rPr>
          <w:rPrChange w:id="274" w:author="Ana Eguiguren" w:date="2025-09-16T20:31:00Z" w16du:dateUtc="2025-09-16T23:31:00Z">
            <w:rPr>
              <w:i/>
              <w:iCs/>
            </w:rPr>
          </w:rPrChange>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F061E5">
        <w:instrText xml:space="preserve"> ADDIN ZOTERO_ITEM CSL_CITATION {"citationID":"a9osstva8p","properties":{"formattedCitation":"(Gero &amp; Whitehead 2007, Konrad et al. 2019a, Sarano et al. 2023)","plainCitation":"(Gero &amp; Whitehead 2007, Konrad et al. 2019a,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F061E5">
        <w:rPr>
          <w:kern w:val="0"/>
        </w:rPr>
        <w:t>(Gero &amp; Whitehead 2007, Konrad et al. 2019a, Sarano et al. 2023)</w:t>
      </w:r>
      <w:r w:rsidR="00E5259C" w:rsidRPr="00207D2A">
        <w:fldChar w:fldCharType="end"/>
      </w:r>
      <w:r w:rsidR="00E5259C" w:rsidRPr="00207D2A">
        <w:t xml:space="preserve">. </w:t>
      </w:r>
      <w:commentRangeEnd w:id="254"/>
      <w:r w:rsidR="00F00280">
        <w:rPr>
          <w:rStyle w:val="CommentReference"/>
        </w:rPr>
        <w:commentReference w:id="254"/>
      </w:r>
    </w:p>
    <w:p w14:paraId="6456E275" w14:textId="2699A379" w:rsidR="007253FA" w:rsidRDefault="007253FA" w:rsidP="007253FA">
      <w:pPr>
        <w:pStyle w:val="Heading4"/>
        <w:rPr>
          <w:ins w:id="275" w:author="Ana Eguiguren" w:date="2025-09-18T16:44:00Z" w16du:dateUtc="2025-09-18T19:44:00Z"/>
          <w:rFonts w:cs="Times New Roman"/>
        </w:rPr>
      </w:pPr>
      <w:ins w:id="276" w:author="Ana Eguiguren" w:date="2025-09-18T16:44:00Z" w16du:dateUtc="2025-09-18T19:44:00Z">
        <w:r w:rsidRPr="00207D2A">
          <w:rPr>
            <w:rFonts w:cs="Times New Roman"/>
          </w:rPr>
          <w:t>2.4.</w:t>
        </w:r>
        <w:r>
          <w:rPr>
            <w:rFonts w:cs="Times New Roman"/>
          </w:rPr>
          <w:t>4</w:t>
        </w:r>
        <w:r w:rsidRPr="00207D2A">
          <w:rPr>
            <w:rFonts w:cs="Times New Roman"/>
          </w:rPr>
          <w:t xml:space="preserve"> </w:t>
        </w:r>
        <w:r w:rsidR="00221C23">
          <w:rPr>
            <w:rFonts w:cs="Times New Roman"/>
          </w:rPr>
          <w:t xml:space="preserve">Testing </w:t>
        </w:r>
      </w:ins>
      <w:ins w:id="277" w:author="Ana Eguiguren" w:date="2025-09-18T22:12:00Z" w16du:dateUtc="2025-09-19T01:12:00Z">
        <w:r w:rsidR="00F406C5">
          <w:rPr>
            <w:rFonts w:cs="Times New Roman"/>
          </w:rPr>
          <w:t>predictive</w:t>
        </w:r>
      </w:ins>
      <w:ins w:id="278" w:author="Ana Eguiguren" w:date="2025-09-18T17:25:00Z" w16du:dateUtc="2025-09-18T20:25:00Z">
        <w:r w:rsidR="006F167E">
          <w:rPr>
            <w:rFonts w:cs="Times New Roman"/>
          </w:rPr>
          <w:t xml:space="preserve"> </w:t>
        </w:r>
      </w:ins>
      <w:ins w:id="279" w:author="Ana Eguiguren" w:date="2025-09-18T16:44:00Z" w16du:dateUtc="2025-09-18T19:44:00Z">
        <w:r w:rsidR="00221C23">
          <w:rPr>
            <w:rFonts w:cs="Times New Roman"/>
          </w:rPr>
          <w:t>performance</w:t>
        </w:r>
      </w:ins>
    </w:p>
    <w:p w14:paraId="1246A72F" w14:textId="3642BB8F" w:rsidR="007253FA" w:rsidRPr="00207D2A" w:rsidRDefault="00221C23" w:rsidP="00B904F0">
      <w:ins w:id="280" w:author="Ana Eguiguren" w:date="2025-09-18T16:44:00Z" w16du:dateUtc="2025-09-18T19:44:00Z">
        <w:r>
          <w:t xml:space="preserve">To examine </w:t>
        </w:r>
      </w:ins>
      <w:ins w:id="281" w:author="Ana Eguiguren" w:date="2025-09-18T22:12:00Z" w16du:dateUtc="2025-09-19T01:12:00Z">
        <w:r w:rsidR="00F406C5">
          <w:t>the</w:t>
        </w:r>
      </w:ins>
      <w:ins w:id="282" w:author="Ana Eguiguren" w:date="2025-09-18T16:45:00Z" w16du:dateUtc="2025-09-18T19:45:00Z">
        <w:r>
          <w:t xml:space="preserve"> performance </w:t>
        </w:r>
      </w:ins>
      <w:ins w:id="283" w:author="Ana Eguiguren" w:date="2025-09-18T22:12:00Z" w16du:dateUtc="2025-09-19T01:12:00Z">
        <w:r w:rsidR="00F406C5">
          <w:t xml:space="preserve">our method </w:t>
        </w:r>
      </w:ins>
      <w:ins w:id="284" w:author="Ana Eguiguren" w:date="2025-09-18T16:45:00Z" w16du:dateUtc="2025-09-18T19:45:00Z">
        <w:r>
          <w:t xml:space="preserve">on whales observed in other </w:t>
        </w:r>
      </w:ins>
      <w:ins w:id="285" w:author="Ana Eguiguren" w:date="2025-09-18T16:57:00Z" w16du:dateUtc="2025-09-18T19:57:00Z">
        <w:r w:rsidR="0061622F">
          <w:t>populations</w:t>
        </w:r>
      </w:ins>
      <w:ins w:id="286" w:author="Ana Eguiguren" w:date="2025-09-18T16:45:00Z" w16du:dateUtc="2025-09-18T19:45:00Z">
        <w:r>
          <w:t>, we also included morphometric measurements of two individuals</w:t>
        </w:r>
      </w:ins>
      <w:ins w:id="287" w:author="Ana Eguiguren" w:date="2025-09-18T16:57:00Z" w16du:dateUtc="2025-09-18T19:57:00Z">
        <w:r w:rsidR="0061622F">
          <w:t>, one</w:t>
        </w:r>
      </w:ins>
      <w:ins w:id="288" w:author="Ana Eguiguren" w:date="2025-09-18T16:45:00Z" w16du:dateUtc="2025-09-18T19:45:00Z">
        <w:r>
          <w:t xml:space="preserve"> </w:t>
        </w:r>
      </w:ins>
      <w:ins w:id="289" w:author="Ana Eguiguren" w:date="2025-09-18T16:46:00Z" w16du:dateUtc="2025-09-18T19:46:00Z">
        <w:r>
          <w:t xml:space="preserve">observed in the </w:t>
        </w:r>
      </w:ins>
      <w:ins w:id="290" w:author="Ana Eguiguren" w:date="2025-09-18T16:48:00Z" w16du:dateUtc="2025-09-18T19:48:00Z">
        <w:r>
          <w:t xml:space="preserve">North Atlantic (The </w:t>
        </w:r>
      </w:ins>
      <w:ins w:id="291" w:author="Ana Eguiguren" w:date="2025-09-18T16:46:00Z" w16du:dateUtc="2025-09-18T19:46:00Z">
        <w:r>
          <w:t>Gully</w:t>
        </w:r>
      </w:ins>
      <w:ins w:id="292" w:author="Ana Eguiguren" w:date="2025-09-18T16:47:00Z" w16du:dateUtc="2025-09-18T19:47:00Z">
        <w:r>
          <w:t xml:space="preserve"> Canyon off the Scotian Shelf</w:t>
        </w:r>
      </w:ins>
      <w:ins w:id="293" w:author="Ana Eguiguren" w:date="2025-09-18T16:48:00Z" w16du:dateUtc="2025-09-18T19:48:00Z">
        <w:r>
          <w:t>, Canada)</w:t>
        </w:r>
      </w:ins>
      <w:ins w:id="294" w:author="Ana Eguiguren" w:date="2025-09-18T16:49:00Z" w16du:dateUtc="2025-09-18T19:49:00Z">
        <w:r>
          <w:t xml:space="preserve"> </w:t>
        </w:r>
      </w:ins>
      <w:ins w:id="295" w:author="Ana Eguiguren" w:date="2025-09-18T16:48:00Z" w16du:dateUtc="2025-09-18T19:48:00Z">
        <w:r>
          <w:t>and</w:t>
        </w:r>
      </w:ins>
      <w:ins w:id="296" w:author="Ana Eguiguren" w:date="2025-09-18T16:57:00Z" w16du:dateUtc="2025-09-18T19:57:00Z">
        <w:r w:rsidR="0061622F">
          <w:t xml:space="preserve"> the other</w:t>
        </w:r>
      </w:ins>
      <w:ins w:id="297" w:author="Ana Eguiguren" w:date="2025-09-18T16:48:00Z" w16du:dateUtc="2025-09-18T19:48:00Z">
        <w:r>
          <w:t xml:space="preserve"> in the Arctic Ocean (Baffin Bay, Canada)</w:t>
        </w:r>
      </w:ins>
      <w:ins w:id="298" w:author="Ana Eguiguren" w:date="2025-09-18T16:49:00Z" w16du:dateUtc="2025-09-18T19:49:00Z">
        <w:r>
          <w:t xml:space="preserve">. </w:t>
        </w:r>
      </w:ins>
      <w:ins w:id="299" w:author="Ana Eguiguren" w:date="2025-09-18T17:08:00Z" w16du:dateUtc="2025-09-18T20:08:00Z">
        <w:r w:rsidR="00D53B18">
          <w:t>The North Atlantic individual was recorded using a DJI Phantom 4Pro V2 +</w:t>
        </w:r>
      </w:ins>
      <w:ins w:id="300" w:author="Ana Eguiguren" w:date="2025-09-18T22:13:00Z" w16du:dateUtc="2025-09-19T01:13:00Z">
        <w:r w:rsidR="00F406C5">
          <w:t xml:space="preserve"> and the Arctic individual</w:t>
        </w:r>
      </w:ins>
      <w:ins w:id="301" w:author="Ana Eguiguren" w:date="2025-09-18T17:09:00Z" w16du:dateUtc="2025-09-18T20:09:00Z">
        <w:r w:rsidR="00D53B18">
          <w:t xml:space="preserve"> was </w:t>
        </w:r>
      </w:ins>
      <w:ins w:id="302" w:author="Ana Eguiguren" w:date="2025-09-18T22:14:00Z" w16du:dateUtc="2025-09-19T01:14:00Z">
        <w:r w:rsidR="00F406C5">
          <w:t>recorded with a</w:t>
        </w:r>
      </w:ins>
      <w:ins w:id="303" w:author="Ana Eguiguren" w:date="2025-09-18T17:09:00Z" w16du:dateUtc="2025-09-18T20:09:00Z">
        <w:r w:rsidR="00D53B18">
          <w:t xml:space="preserve"> DJI</w:t>
        </w:r>
      </w:ins>
      <w:ins w:id="304" w:author="Ana Eguiguren" w:date="2025-09-18T17:10:00Z" w16du:dateUtc="2025-09-18T20:10:00Z">
        <w:r w:rsidR="00D53B18">
          <w:t xml:space="preserve"> Inspire 2 </w:t>
        </w:r>
      </w:ins>
      <w:ins w:id="305" w:author="Ana Eguiguren" w:date="2025-09-18T17:11:00Z" w16du:dateUtc="2025-09-18T20:11:00Z">
        <w:r w:rsidR="00D53B18">
          <w:t>equipped</w:t>
        </w:r>
      </w:ins>
      <w:ins w:id="306" w:author="Ana Eguiguren" w:date="2025-09-18T17:10:00Z" w16du:dateUtc="2025-09-18T20:10:00Z">
        <w:r w:rsidR="00D53B18">
          <w:t xml:space="preserve"> with a DJI Zenmuse X5S micro four-thirds camera with </w:t>
        </w:r>
      </w:ins>
      <w:ins w:id="307" w:author="Ana Eguiguren" w:date="2025-09-18T17:11:00Z" w16du:dateUtc="2025-09-18T20:11:00Z">
        <w:r w:rsidR="00D53B18">
          <w:t xml:space="preserve">Olympus </w:t>
        </w:r>
        <w:proofErr w:type="gramStart"/>
        <w:r w:rsidR="00D53B18">
          <w:t>M.Zuiko</w:t>
        </w:r>
        <w:proofErr w:type="gramEnd"/>
        <w:r w:rsidR="00D53B18">
          <w:t xml:space="preserve"> lens. UAV altitude </w:t>
        </w:r>
      </w:ins>
      <w:ins w:id="308" w:author="Ana Eguiguren" w:date="2025-09-18T17:14:00Z" w16du:dateUtc="2025-09-18T20:14:00Z">
        <w:r w:rsidR="00D53B18">
          <w:t>measurements</w:t>
        </w:r>
      </w:ins>
      <w:ins w:id="309" w:author="Ana Eguiguren" w:date="2025-09-18T17:11:00Z" w16du:dateUtc="2025-09-18T20:11:00Z">
        <w:r w:rsidR="00D53B18">
          <w:t xml:space="preserve"> were obtained </w:t>
        </w:r>
      </w:ins>
      <w:ins w:id="310" w:author="Ana Eguiguren" w:date="2025-09-18T17:12:00Z" w16du:dateUtc="2025-09-18T20:12:00Z">
        <w:r w:rsidR="00D53B18">
          <w:t>through laser altimetry using a Lidar</w:t>
        </w:r>
      </w:ins>
      <w:ins w:id="311" w:author="Ana Eguiguren" w:date="2025-09-18T17:13:00Z" w16du:dateUtc="2025-09-18T20:13:00Z">
        <w:r w:rsidR="00D53B18">
          <w:t>B</w:t>
        </w:r>
      </w:ins>
      <w:ins w:id="312" w:author="Ana Eguiguren" w:date="2025-09-18T17:12:00Z" w16du:dateUtc="2025-09-18T20:12:00Z">
        <w:r w:rsidR="00D53B18">
          <w:t>o</w:t>
        </w:r>
      </w:ins>
      <w:ins w:id="313" w:author="Ana Eguiguren" w:date="2025-09-18T17:13:00Z" w16du:dateUtc="2025-09-18T20:13:00Z">
        <w:r w:rsidR="00D53B18">
          <w:t>X</w:t>
        </w:r>
      </w:ins>
      <w:ins w:id="314" w:author="Ana Eguiguren" w:date="2025-09-18T17:12:00Z" w16du:dateUtc="2025-09-18T20:12:00Z">
        <w:r w:rsidR="00D53B18">
          <w:t xml:space="preserve"> </w:t>
        </w:r>
      </w:ins>
      <w:r w:rsidR="00D53B18">
        <w:fldChar w:fldCharType="begin"/>
      </w:r>
      <w:r w:rsidR="00D53B18">
        <w:instrText xml:space="preserve"> ADDIN ZOTERO_ITEM CSL_CITATION {"citationID":"ag59p8mi82","properties":{"formattedCitation":"\\uldash{(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D53B18" w:rsidRPr="00D53B18">
        <w:rPr>
          <w:kern w:val="0"/>
          <w:szCs w:val="24"/>
          <w:u w:val="dash"/>
          <w:lang w:val="en-US"/>
        </w:rPr>
        <w:t>(Bierlich et al. 2024)</w:t>
      </w:r>
      <w:r w:rsidR="00D53B18">
        <w:fldChar w:fldCharType="end"/>
      </w:r>
      <w:ins w:id="315" w:author="Ana Eguiguren" w:date="2025-09-18T17:13:00Z" w16du:dateUtc="2025-09-18T20:13:00Z">
        <w:r w:rsidR="00D53B18">
          <w:t>.</w:t>
        </w:r>
        <w:r w:rsidR="00D53B18" w:rsidRPr="00D53B18">
          <w:t xml:space="preserve"> </w:t>
        </w:r>
        <w:r w:rsidR="00D53B18">
          <w:t>We computed</w:t>
        </w:r>
      </w:ins>
      <w:ins w:id="316" w:author="Ana Eguiguren" w:date="2025-09-18T17:22:00Z" w16du:dateUtc="2025-09-18T20:22:00Z">
        <w:r w:rsidR="003029CF">
          <w:t xml:space="preserve"> the</w:t>
        </w:r>
      </w:ins>
      <w:ins w:id="317" w:author="Ana Eguiguren" w:date="2025-09-18T17:13:00Z" w16du:dateUtc="2025-09-18T20:13:00Z">
        <w:r w:rsidR="00D53B18">
          <w:t xml:space="preserve"> </w:t>
        </w:r>
      </w:ins>
      <w:ins w:id="318" w:author="Ana Eguiguren" w:date="2025-09-18T17:14:00Z" w16du:dateUtc="2025-09-18T20:14:00Z">
        <w:r w:rsidR="00D53B18">
          <w:t xml:space="preserve">posterior </w:t>
        </w:r>
      </w:ins>
      <w:ins w:id="319" w:author="Ana Eguiguren" w:date="2025-09-18T17:13:00Z" w16du:dateUtc="2025-09-18T20:13:00Z">
        <w:r w:rsidR="00D53B18">
          <w:t xml:space="preserve">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flipper</w:t>
        </w:r>
      </w:ins>
      <w:ins w:id="320" w:author="Ana Eguiguren" w:date="2025-09-18T17:14:00Z" w16du:dateUtc="2025-09-18T20:14:00Z">
        <w:r w:rsidR="00D53B18">
          <w:rPr>
            <w:i/>
            <w:iCs/>
            <w:vertAlign w:val="subscript"/>
          </w:rPr>
          <w:t xml:space="preserve"> </w:t>
        </w:r>
        <w:r w:rsidR="00D53B18">
          <w:t>measurements</w:t>
        </w:r>
      </w:ins>
      <w:ins w:id="321" w:author="Ana Eguiguren" w:date="2025-09-18T22:14:00Z" w16du:dateUtc="2025-09-19T01:14:00Z">
        <w:r w:rsidR="00F406C5">
          <w:t xml:space="preserve"> and</w:t>
        </w:r>
      </w:ins>
      <w:ins w:id="322" w:author="Ana Eguiguren" w:date="2025-09-18T17:22:00Z" w16du:dateUtc="2025-09-18T20:22:00Z">
        <w:r w:rsidR="003029CF">
          <w:t xml:space="preserve"> </w:t>
        </w:r>
      </w:ins>
      <w:ins w:id="323" w:author="Ana Eguiguren" w:date="2025-09-18T17:14:00Z" w16du:dateUtc="2025-09-18T20:14:00Z">
        <w:r w:rsidR="00D53B18">
          <w:t xml:space="preserve">the </w:t>
        </w:r>
      </w:ins>
      <w:ins w:id="324" w:author="Ana Eguiguren" w:date="2025-09-18T17:20:00Z" w16du:dateUtc="2025-09-18T20:20:00Z">
        <w:r w:rsidR="00077A16">
          <w:t xml:space="preserve">bootstrapped mean </w:t>
        </w:r>
      </w:ins>
      <w:ins w:id="325" w:author="Ana Eguiguren" w:date="2025-09-18T17:13:00Z" w16du:dateUtc="2025-09-18T20:13:00Z">
        <w:r w:rsidR="00D53B18">
          <w:t xml:space="preserve">optimized parameter values </w:t>
        </w:r>
      </w:ins>
      <w:ins w:id="326" w:author="Ana Eguiguren" w:date="2025-09-18T17:20:00Z" w16du:dateUtc="2025-09-18T20:20:00Z">
        <w:r w:rsidR="00077A16">
          <w:t>and individual likelihoods of being male or</w:t>
        </w:r>
      </w:ins>
      <w:ins w:id="327" w:author="Ana Eguiguren" w:date="2025-09-18T17:21:00Z" w16du:dateUtc="2025-09-18T20:21:00Z">
        <w:r w:rsidR="00077A16">
          <w:t xml:space="preserve"> female </w:t>
        </w:r>
      </w:ins>
      <w:ins w:id="328" w:author="Ana Eguiguren" w:date="2025-09-18T17:13:00Z" w16du:dateUtc="2025-09-18T20:13:00Z">
        <w:r w:rsidR="00D53B18">
          <w:t>from our Gal</w:t>
        </w:r>
        <w:r w:rsidR="00D53B18" w:rsidRPr="00741C9F">
          <w:t>ápagos dataset.</w:t>
        </w:r>
      </w:ins>
      <w:ins w:id="329" w:author="Ana Eguiguren" w:date="2025-09-18T17:14:00Z" w16du:dateUtc="2025-09-18T20:14:00Z">
        <w:r w:rsidR="00D53B18">
          <w:t xml:space="preserve"> </w:t>
        </w:r>
      </w:ins>
      <w:ins w:id="330" w:author="Ana Eguiguren" w:date="2025-09-18T17:15:00Z" w16du:dateUtc="2025-09-18T20:15:00Z">
        <w:r w:rsidR="006F3DFC">
          <w:t xml:space="preserve">Because </w:t>
        </w:r>
      </w:ins>
      <w:ins w:id="331" w:author="Ana Eguiguren" w:date="2025-09-18T17:23:00Z" w16du:dateUtc="2025-09-18T20:23:00Z">
        <w:r w:rsidR="003029CF">
          <w:t xml:space="preserve">these individuals were located </w:t>
        </w:r>
      </w:ins>
      <w:ins w:id="332" w:author="Ana Eguiguren" w:date="2025-09-18T17:15:00Z" w16du:dateUtc="2025-09-18T20:15:00Z">
        <w:r w:rsidR="006F3DFC">
          <w:t>in high latitud</w:t>
        </w:r>
      </w:ins>
      <w:ins w:id="333" w:author="Ana Eguiguren" w:date="2025-09-18T17:24:00Z" w16du:dateUtc="2025-09-18T20:24:00Z">
        <w:r w:rsidR="003029CF">
          <w:t>es</w:t>
        </w:r>
      </w:ins>
      <w:ins w:id="334" w:author="Ana Eguiguren" w:date="2025-09-18T17:26:00Z" w16du:dateUtc="2025-09-18T20:26:00Z">
        <w:r w:rsidR="006F167E">
          <w:t xml:space="preserve"> </w:t>
        </w:r>
      </w:ins>
      <w:ins w:id="335" w:author="Ana Eguiguren" w:date="2025-09-18T17:24:00Z" w16du:dateUtc="2025-09-18T20:24:00Z">
        <w:r w:rsidR="003029CF">
          <w:fldChar w:fldCharType="begin"/>
        </w:r>
        <w:r w:rsidR="003029CF">
          <w: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3029CF" w:rsidRPr="0061622F">
          <w:rPr>
            <w:kern w:val="0"/>
            <w:szCs w:val="24"/>
            <w:u w:val="dash"/>
            <w:lang w:val="en-US"/>
          </w:rPr>
          <w:t>(Rice 1989, Whitehead et al. 1992)</w:t>
        </w:r>
        <w:r w:rsidR="003029CF">
          <w:fldChar w:fldCharType="end"/>
        </w:r>
        <w:r w:rsidR="003029CF">
          <w:t xml:space="preserve">, </w:t>
        </w:r>
      </w:ins>
      <w:ins w:id="336" w:author="Ana Eguiguren" w:date="2025-09-18T17:15:00Z" w16du:dateUtc="2025-09-18T20:15:00Z">
        <w:r w:rsidR="006F3DFC">
          <w:t>we expect</w:t>
        </w:r>
      </w:ins>
      <w:ins w:id="337" w:author="Ana Eguiguren" w:date="2025-09-18T17:24:00Z" w16du:dateUtc="2025-09-18T20:24:00Z">
        <w:r w:rsidR="003029CF">
          <w:t>ed</w:t>
        </w:r>
      </w:ins>
      <w:ins w:id="338" w:author="Ana Eguiguren" w:date="2025-09-18T17:15:00Z" w16du:dateUtc="2025-09-18T20:15:00Z">
        <w:r w:rsidR="006F3DFC">
          <w:t xml:space="preserve"> </w:t>
        </w:r>
      </w:ins>
      <w:ins w:id="339" w:author="Ana Eguiguren" w:date="2025-09-18T17:24:00Z" w16du:dateUtc="2025-09-18T20:24:00Z">
        <w:r w:rsidR="003029CF">
          <w:t>them to</w:t>
        </w:r>
      </w:ins>
      <w:ins w:id="340" w:author="Ana Eguiguren" w:date="2025-09-18T17:15:00Z" w16du:dateUtc="2025-09-18T20:15:00Z">
        <w:r w:rsidR="006F3DFC">
          <w:t xml:space="preserve"> </w:t>
        </w:r>
      </w:ins>
      <w:ins w:id="341" w:author="Ana Eguiguren" w:date="2025-09-18T22:14:00Z" w16du:dateUtc="2025-09-19T01:14:00Z">
        <w:r w:rsidR="00F406C5">
          <w:t>have near-zero</w:t>
        </w:r>
      </w:ins>
      <w:ins w:id="342" w:author="Ana Eguiguren" w:date="2025-09-18T17:16:00Z" w16du:dateUtc="2025-09-18T20:16:00Z">
        <w:r w:rsidR="006F3DFC">
          <w:t xml:space="preserve"> probabilit</w:t>
        </w:r>
      </w:ins>
      <w:ins w:id="343" w:author="Ana Eguiguren" w:date="2025-09-18T17:24:00Z" w16du:dateUtc="2025-09-18T20:24:00Z">
        <w:r w:rsidR="003029CF">
          <w:t>ies</w:t>
        </w:r>
      </w:ins>
      <w:ins w:id="344" w:author="Ana Eguiguren" w:date="2025-09-18T17:16:00Z" w16du:dateUtc="2025-09-18T20:16:00Z">
        <w:r w:rsidR="006F3DFC">
          <w:t xml:space="preserve"> of being female</w:t>
        </w:r>
      </w:ins>
      <w:ins w:id="345" w:author="Ana Eguiguren" w:date="2025-09-18T17:15:00Z" w16du:dateUtc="2025-09-18T20:15:00Z">
        <w:r w:rsidR="006F3DFC">
          <w:t>.</w:t>
        </w:r>
      </w:ins>
      <w:del w:id="346" w:author="Ana Eguiguren" w:date="2025-09-18T17:15:00Z" w16du:dateUtc="2025-09-18T20:15:00Z">
        <w:r w:rsidR="0061622F" w:rsidDel="004C0CDA">
          <w:fldChar w:fldCharType="begin"/>
        </w:r>
        <w:r w:rsidR="0061622F" w:rsidDel="004C0CDA">
          <w:del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delInstrText>
        </w:r>
        <w:r w:rsidR="0061622F" w:rsidDel="004C0CDA">
          <w:fldChar w:fldCharType="separate"/>
        </w:r>
        <w:r w:rsidR="0061622F" w:rsidRPr="0061622F" w:rsidDel="004C0CDA">
          <w:rPr>
            <w:kern w:val="0"/>
            <w:szCs w:val="24"/>
            <w:u w:val="dash"/>
            <w:lang w:val="en-US"/>
          </w:rPr>
          <w:delText>(Rice 1989, Whitehead et al. 1992)</w:delText>
        </w:r>
        <w:r w:rsidR="0061622F" w:rsidDel="004C0CDA">
          <w:fldChar w:fldCharType="end"/>
        </w:r>
      </w:del>
    </w:p>
    <w:p w14:paraId="0EA11162" w14:textId="6A2EC459" w:rsidR="00862972" w:rsidRPr="00207D2A" w:rsidRDefault="00862972" w:rsidP="00EA7AE3">
      <w:pPr>
        <w:pStyle w:val="Heading2"/>
        <w:rPr>
          <w:rFonts w:cs="Times New Roman"/>
        </w:rPr>
      </w:pPr>
      <w:bookmarkStart w:id="347" w:name="_Toc201083901"/>
      <w:r w:rsidRPr="00207D2A">
        <w:rPr>
          <w:rFonts w:cs="Times New Roman"/>
        </w:rPr>
        <w:lastRenderedPageBreak/>
        <w:t xml:space="preserve">3. </w:t>
      </w:r>
      <w:bookmarkEnd w:id="347"/>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7DF86D1E"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w:t>
      </w:r>
      <w:commentRangeStart w:id="348"/>
      <w:r w:rsidRPr="00207D2A">
        <w:t xml:space="preserve">18 days </w:t>
      </w:r>
      <w:r w:rsidR="00B624C8" w:rsidRPr="00207D2A">
        <w:t>in the field</w:t>
      </w:r>
      <w:commentRangeEnd w:id="348"/>
      <w:r w:rsidR="00F00280">
        <w:rPr>
          <w:rStyle w:val="CommentReference"/>
        </w:rPr>
        <w:commentReference w:id="348"/>
      </w:r>
      <w:r w:rsidR="00B624C8" w:rsidRPr="00207D2A">
        <w:t xml:space="preserve"> </w:t>
      </w:r>
      <w:r w:rsidR="008769FC">
        <w:t>between February 1</w:t>
      </w:r>
      <w:r w:rsidR="008769FC" w:rsidRPr="008769FC">
        <w:rPr>
          <w:vertAlign w:val="superscript"/>
          <w:rPrChange w:id="349" w:author="Ana Eguiguren" w:date="2025-09-16T20:36:00Z" w16du:dateUtc="2025-09-16T23:36:00Z">
            <w:rPr/>
          </w:rPrChange>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0</w:t>
      </w:r>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r w:rsidRPr="00207D2A">
        <w:t>).</w:t>
      </w:r>
      <w:ins w:id="350" w:author="Balaena Institute whitehead" w:date="2025-07-10T12:09:00Z" w16du:dateUtc="2025-07-10T15:09:00Z">
        <w:r w:rsidR="00872BDA" w:rsidRPr="00207D2A">
          <w:t xml:space="preserve"> </w:t>
        </w:r>
      </w:ins>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5E895FCC"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351"/>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351"/>
      <w:r w:rsidR="005E0FA5" w:rsidRPr="00207D2A">
        <w:rPr>
          <w:rStyle w:val="CommentReference"/>
        </w:rPr>
        <w:commentReference w:id="351"/>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0A294B" w:rsidRPr="000A294B">
        <w:rPr>
          <w:rPrChange w:id="352" w:author="Ana Eguiguren" w:date="2025-09-02T19:44:00Z" w16du:dateUtc="2025-09-02T22:44:00Z">
            <w:rPr>
              <w:b/>
              <w:bCs/>
            </w:rPr>
          </w:rPrChange>
        </w:rPr>
        <w:t xml:space="preserve">Figure </w:t>
      </w:r>
      <w:r w:rsidR="000A294B" w:rsidRPr="000A294B">
        <w:rPr>
          <w:rPrChange w:id="353" w:author="Ana Eguiguren" w:date="2025-09-02T19:44:00Z" w16du:dateUtc="2025-09-02T22:44:00Z">
            <w:rPr>
              <w:b/>
              <w:bCs/>
              <w:noProof/>
            </w:rPr>
          </w:rPrChange>
        </w:rPr>
        <w:t>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43E8A91" w:rsidR="00862972" w:rsidRPr="00207D2A" w:rsidRDefault="00862972" w:rsidP="00862972">
      <w:pPr>
        <w:pStyle w:val="Caption"/>
        <w:rPr>
          <w:i w:val="0"/>
          <w:iCs w:val="0"/>
          <w:color w:val="auto"/>
        </w:rPr>
      </w:pPr>
      <w:bookmarkStart w:id="354" w:name="_Ref201088861"/>
      <w:commentRangeStart w:id="355"/>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0A294B">
        <w:rPr>
          <w:b/>
          <w:bCs/>
          <w:noProof/>
          <w:color w:val="auto"/>
        </w:rPr>
        <w:t>2</w:t>
      </w:r>
      <w:r w:rsidR="007459AF" w:rsidRPr="00207D2A">
        <w:rPr>
          <w:b/>
          <w:bCs/>
          <w:color w:val="auto"/>
          <w:rPrChange w:id="356" w:author="Balaena Institute whitehead" w:date="2025-07-25T12:58:00Z" w16du:dateUtc="2025-07-25T15:58:00Z">
            <w:rPr>
              <w:b/>
              <w:bCs/>
              <w:noProof/>
              <w:color w:val="auto"/>
            </w:rPr>
          </w:rPrChange>
        </w:rPr>
        <w:fldChar w:fldCharType="end"/>
      </w:r>
      <w:bookmarkEnd w:id="354"/>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355"/>
      <w:r w:rsidR="008A227A" w:rsidRPr="00207D2A">
        <w:rPr>
          <w:rStyle w:val="CommentReference"/>
          <w:i w:val="0"/>
          <w:iCs w:val="0"/>
          <w:color w:val="auto"/>
        </w:rPr>
        <w:commentReference w:id="355"/>
      </w:r>
    </w:p>
    <w:p w14:paraId="4AFC43A7" w14:textId="40124935" w:rsidR="00A10676" w:rsidRPr="00207D2A" w:rsidRDefault="00583D2A">
      <w:pPr>
        <w:pStyle w:val="Heading3"/>
        <w:pPrChange w:id="357" w:author="Balaena Institute whitehead" w:date="2025-07-10T11:03:00Z" w16du:dateUtc="2025-07-10T14:03:00Z">
          <w:pPr/>
        </w:pPrChange>
      </w:pPr>
      <w:r w:rsidRPr="00207D2A">
        <w:rPr>
          <w:rFonts w:cs="Times New Roman"/>
        </w:rPr>
        <w:lastRenderedPageBreak/>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3E811D8C" w:rsidR="00723C89" w:rsidRPr="00207D2A" w:rsidRDefault="00723934" w:rsidP="00723C89">
      <w:r w:rsidRPr="00207D2A">
        <w:t xml:space="preserve">Observed </w:t>
      </w:r>
      <w:r w:rsidR="001B6492" w:rsidRPr="00207D2A">
        <w:rPr>
          <w:i/>
          <w:iCs/>
        </w:rPr>
        <w:t>TL</w:t>
      </w:r>
      <w:r w:rsidRPr="00207D2A">
        <w:t xml:space="preserve"> measurements of the same individual had 2% average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0A294B" w:rsidRPr="000A294B">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mates. The remainder (n = 40) fell within age classes with overlapping ranges between males and females (i.e., AF, AM, and MF). </w:t>
      </w:r>
    </w:p>
    <w:p w14:paraId="6FDCCD94" w14:textId="35DD1EEE"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measures had a</w:t>
      </w:r>
      <w:r w:rsidR="00F24FC4" w:rsidRPr="00207D2A">
        <w:t>n observed</w:t>
      </w:r>
      <w:r w:rsidR="00E27601" w:rsidRPr="00207D2A">
        <w:t xml:space="preserve"> </w:t>
      </w:r>
      <w:ins w:id="358" w:author="Ana Eguiguren" w:date="2025-09-16T21:11:00Z" w16du:dateUtc="2025-09-17T00:11:00Z">
        <w:r w:rsidR="00CA2709">
          <w:t>0.03</w:t>
        </w:r>
      </w:ins>
      <w:r w:rsidR="00E27601" w:rsidRPr="00207D2A">
        <w:t xml:space="preserve"> CV </w:t>
      </w:r>
      <w:commentRangeStart w:id="359"/>
      <w:r w:rsidR="00E27601" w:rsidRPr="00207D2A">
        <w:t>(</w:t>
      </w:r>
      <w:r w:rsidR="00E27601" w:rsidRPr="00260BC6">
        <w:rPr>
          <w:rPrChange w:id="360" w:author="Ana Eguiguren" w:date="2025-09-18T22:15:00Z" w16du:dateUtc="2025-09-19T01:15:00Z">
            <w:rPr>
              <w:highlight w:val="yellow"/>
            </w:rPr>
          </w:rPrChange>
        </w:rPr>
        <w:t>SD =</w:t>
      </w:r>
      <w:r w:rsidR="00CA2709">
        <w:t>0.01</w:t>
      </w:r>
      <w:r w:rsidR="00E27601" w:rsidRPr="00207D2A">
        <w:t>)</w:t>
      </w:r>
      <w:r w:rsidR="00E05126" w:rsidRPr="00207D2A">
        <w:t>.</w:t>
      </w:r>
      <w:commentRangeEnd w:id="359"/>
      <w:r w:rsidR="00AD46A2">
        <w:rPr>
          <w:rStyle w:val="CommentReference"/>
        </w:rPr>
        <w:commentReference w:id="359"/>
      </w:r>
    </w:p>
    <w:p w14:paraId="529523F8" w14:textId="0DCE9FE6" w:rsidR="00A10676" w:rsidRPr="00207D2A" w:rsidRDefault="0063179E">
      <w:pPr>
        <w:keepNext/>
        <w:pPrChange w:id="361" w:author="Balaena Institute whitehead" w:date="2025-07-10T11:07:00Z" w16du:dateUtc="2025-07-10T14:07:00Z">
          <w:pPr/>
        </w:pPrChange>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479C5E03" w:rsidR="0063179E" w:rsidRPr="00207D2A" w:rsidRDefault="00A10676" w:rsidP="0063179E">
      <w:pPr>
        <w:pStyle w:val="Heading4"/>
        <w:spacing w:line="240" w:lineRule="auto"/>
        <w:rPr>
          <w:rFonts w:cs="Times New Roman"/>
          <w:i w:val="0"/>
          <w:iCs w:val="0"/>
          <w:sz w:val="18"/>
          <w:szCs w:val="18"/>
        </w:rPr>
      </w:pPr>
      <w:bookmarkStart w:id="362" w:name="_Ref203040586"/>
      <w:commentRangeStart w:id="363"/>
      <w:r w:rsidRPr="00207D2A">
        <w:rPr>
          <w:rFonts w:eastAsiaTheme="minorHAnsi" w:cs="Times New Roman"/>
          <w:b/>
          <w:bCs/>
          <w:sz w:val="18"/>
          <w:szCs w:val="18"/>
          <w:rPrChange w:id="364" w:author="Balaena Institute whitehead" w:date="2025-07-25T12:58:00Z" w16du:dateUtc="2025-07-25T15:58:00Z">
            <w:rPr/>
          </w:rPrChange>
        </w:rPr>
        <w:t xml:space="preserve">Figure </w:t>
      </w:r>
      <w:r w:rsidRPr="00207D2A">
        <w:rPr>
          <w:rFonts w:eastAsiaTheme="minorHAnsi" w:cs="Times New Roman"/>
          <w:b/>
          <w:bCs/>
          <w:sz w:val="18"/>
          <w:szCs w:val="18"/>
          <w:rPrChange w:id="365" w:author="Balaena Institute whitehead" w:date="2025-07-25T12:58:00Z" w16du:dateUtc="2025-07-25T15:58:00Z">
            <w:rPr/>
          </w:rPrChange>
        </w:rPr>
        <w:fldChar w:fldCharType="begin"/>
      </w:r>
      <w:r w:rsidRPr="00207D2A">
        <w:rPr>
          <w:rFonts w:eastAsiaTheme="minorHAnsi" w:cs="Times New Roman"/>
          <w:b/>
          <w:bCs/>
          <w:sz w:val="18"/>
          <w:szCs w:val="18"/>
          <w:rPrChange w:id="366" w:author="Balaena Institute whitehead" w:date="2025-07-25T12:58:00Z" w16du:dateUtc="2025-07-25T15:58:00Z">
            <w:rPr/>
          </w:rPrChange>
        </w:rPr>
        <w:instrText xml:space="preserve"> SEQ Figure \* ARABIC </w:instrText>
      </w:r>
      <w:r w:rsidRPr="00207D2A">
        <w:rPr>
          <w:rFonts w:eastAsiaTheme="minorHAnsi" w:cs="Times New Roman"/>
          <w:b/>
          <w:bCs/>
          <w:sz w:val="18"/>
          <w:szCs w:val="18"/>
          <w:rPrChange w:id="367" w:author="Balaena Institute whitehead" w:date="2025-07-25T12:58:00Z" w16du:dateUtc="2025-07-25T15:58:00Z">
            <w:rPr/>
          </w:rPrChange>
        </w:rPr>
        <w:fldChar w:fldCharType="separate"/>
      </w:r>
      <w:ins w:id="368" w:author="Ana Eguiguren" w:date="2025-09-02T19:44:00Z" w16du:dateUtc="2025-09-02T22:44:00Z">
        <w:r w:rsidR="000A294B">
          <w:rPr>
            <w:rFonts w:eastAsiaTheme="minorHAnsi" w:cs="Times New Roman"/>
            <w:b/>
            <w:bCs/>
            <w:noProof/>
            <w:sz w:val="18"/>
            <w:szCs w:val="18"/>
          </w:rPr>
          <w:t>3</w:t>
        </w:r>
      </w:ins>
      <w:ins w:id="369" w:author="Balaena Institute whitehead" w:date="2025-07-11T15:25:00Z" w16du:dateUtc="2025-07-11T18:25:00Z">
        <w:del w:id="370" w:author="Ana Eguiguren" w:date="2025-09-02T19:44:00Z" w16du:dateUtc="2025-09-02T22:44:00Z">
          <w:r w:rsidR="00897888" w:rsidRPr="000A294B" w:rsidDel="000A294B">
            <w:rPr>
              <w:rFonts w:eastAsiaTheme="minorHAnsi" w:cs="Times New Roman"/>
              <w:b/>
              <w:bCs/>
              <w:noProof/>
              <w:sz w:val="18"/>
              <w:szCs w:val="18"/>
            </w:rPr>
            <w:delText>3</w:delText>
          </w:r>
        </w:del>
      </w:ins>
      <w:del w:id="371" w:author="Ana Eguiguren" w:date="2025-09-02T19:44:00Z" w16du:dateUtc="2025-09-02T22:44:00Z">
        <w:r w:rsidRPr="00207D2A" w:rsidDel="000A294B">
          <w:rPr>
            <w:rFonts w:eastAsiaTheme="minorHAnsi" w:cs="Times New Roman"/>
            <w:b/>
            <w:bCs/>
            <w:noProof/>
            <w:sz w:val="18"/>
            <w:szCs w:val="18"/>
            <w:rPrChange w:id="372" w:author="Balaena Institute whitehead" w:date="2025-07-25T12:58:00Z" w16du:dateUtc="2025-07-25T15:58:00Z">
              <w:rPr>
                <w:noProof/>
              </w:rPr>
            </w:rPrChange>
          </w:rPr>
          <w:delText>3</w:delText>
        </w:r>
      </w:del>
      <w:r w:rsidRPr="00207D2A">
        <w:rPr>
          <w:rFonts w:eastAsiaTheme="minorHAnsi" w:cs="Times New Roman"/>
          <w:b/>
          <w:bCs/>
          <w:sz w:val="18"/>
          <w:szCs w:val="18"/>
          <w:rPrChange w:id="373" w:author="Balaena Institute whitehead" w:date="2025-07-25T12:58:00Z" w16du:dateUtc="2025-07-25T15:58:00Z">
            <w:rPr/>
          </w:rPrChange>
        </w:rPr>
        <w:fldChar w:fldCharType="end"/>
      </w:r>
      <w:bookmarkEnd w:id="362"/>
      <w:r w:rsidRPr="00207D2A">
        <w:rPr>
          <w:rFonts w:eastAsiaTheme="minorHAnsi" w:cs="Times New Roman"/>
          <w:b/>
          <w:bCs/>
          <w:sz w:val="18"/>
          <w:szCs w:val="18"/>
          <w:rPrChange w:id="374" w:author="Balaena Institute whitehead" w:date="2025-07-25T12:58:00Z" w16du:dateUtc="2025-07-25T15:58:00Z">
            <w:rPr/>
          </w:rPrChange>
        </w:rPr>
        <w:t>.</w:t>
      </w:r>
      <w:r w:rsidRPr="00207D2A">
        <w:rPr>
          <w:rFonts w:eastAsiaTheme="minorHAnsi" w:cs="Times New Roman"/>
          <w:sz w:val="18"/>
          <w:szCs w:val="18"/>
          <w:rPrChange w:id="375" w:author="Balaena Institute whitehead" w:date="2025-07-25T12:58:00Z" w16du:dateUtc="2025-07-25T15:58:00Z">
            <w:rPr/>
          </w:rPrChange>
        </w:rPr>
        <w:t xml:space="preserve"> </w:t>
      </w:r>
      <w:bookmarkStart w:id="376" w:name="_Hlk203128466"/>
      <w:r w:rsidRPr="00207D2A">
        <w:rPr>
          <w:rFonts w:eastAsiaTheme="minorHAnsi" w:cs="Times New Roman"/>
          <w:i w:val="0"/>
          <w:iCs w:val="0"/>
          <w:sz w:val="18"/>
          <w:szCs w:val="18"/>
          <w:rPrChange w:id="377" w:author="Balaena Institute whitehead" w:date="2025-07-25T12:58:00Z" w16du:dateUtc="2025-07-25T15:58:00Z">
            <w:rPr>
              <w:i w:val="0"/>
              <w:iCs w:val="0"/>
            </w:rPr>
          </w:rPrChange>
        </w:rPr>
        <w:t>Total</w:t>
      </w:r>
      <w:r w:rsidR="003752AB" w:rsidRPr="00207D2A">
        <w:rPr>
          <w:rFonts w:eastAsiaTheme="minorHAnsi" w:cs="Times New Roman"/>
          <w:i w:val="0"/>
          <w:iCs w:val="0"/>
          <w:sz w:val="18"/>
          <w:szCs w:val="18"/>
          <w:rPrChange w:id="378" w:author="Balaena Institute whitehead" w:date="2025-07-25T12:58:00Z" w16du:dateUtc="2025-07-25T15:58:00Z">
            <w:rPr>
              <w:i w:val="0"/>
              <w:iCs w:val="0"/>
            </w:rPr>
          </w:rPrChange>
        </w:rPr>
        <w:t xml:space="preserve"> body</w:t>
      </w:r>
      <w:r w:rsidRPr="00207D2A">
        <w:rPr>
          <w:rFonts w:eastAsiaTheme="minorHAnsi" w:cs="Times New Roman"/>
          <w:i w:val="0"/>
          <w:iCs w:val="0"/>
          <w:sz w:val="18"/>
          <w:szCs w:val="18"/>
          <w:rPrChange w:id="379" w:author="Balaena Institute whitehead" w:date="2025-07-25T12:58:00Z" w16du:dateUtc="2025-07-25T15:58:00Z">
            <w:rPr>
              <w:i w:val="0"/>
              <w:iCs w:val="0"/>
            </w:rPr>
          </w:rPrChange>
        </w:rPr>
        <w:t xml:space="preserve"> length (m) and nose-to-body ratio (</w:t>
      </w:r>
      <w:r w:rsidRPr="00207D2A">
        <w:rPr>
          <w:rFonts w:eastAsiaTheme="minorHAnsi" w:cs="Times New Roman"/>
          <w:sz w:val="18"/>
          <w:szCs w:val="18"/>
          <w:rPrChange w:id="380" w:author="Balaena Institute whitehead" w:date="2025-07-25T12:58:00Z" w16du:dateUtc="2025-07-25T15:58:00Z">
            <w:rPr/>
          </w:rPrChange>
        </w:rPr>
        <w:t>NR</w:t>
      </w:r>
      <w:r w:rsidRPr="00207D2A">
        <w:rPr>
          <w:rFonts w:eastAsiaTheme="minorHAnsi" w:cs="Times New Roman"/>
          <w:sz w:val="18"/>
          <w:szCs w:val="18"/>
          <w:vertAlign w:val="subscript"/>
          <w:rPrChange w:id="381" w:author="Balaena Institute whitehead" w:date="2025-07-25T12:58:00Z" w16du:dateUtc="2025-07-25T15:58:00Z">
            <w:rPr>
              <w:vertAlign w:val="subscript"/>
            </w:rPr>
          </w:rPrChange>
        </w:rPr>
        <w:t>flipper</w:t>
      </w:r>
      <w:r w:rsidRPr="00207D2A">
        <w:rPr>
          <w:rFonts w:eastAsiaTheme="minorHAnsi" w:cs="Times New Roman"/>
          <w:i w:val="0"/>
          <w:iCs w:val="0"/>
          <w:sz w:val="18"/>
          <w:szCs w:val="18"/>
          <w:rPrChange w:id="382" w:author="Balaena Institute whitehead" w:date="2025-07-25T12:58:00Z" w16du:dateUtc="2025-07-25T15:58:00Z">
            <w:rPr>
              <w:i w:val="0"/>
              <w:iCs w:val="0"/>
            </w:rPr>
          </w:rPrChange>
        </w:rPr>
        <w:t xml:space="preserve">) estimates of </w:t>
      </w:r>
      <w:r w:rsidR="003752AB" w:rsidRPr="00207D2A">
        <w:rPr>
          <w:rFonts w:eastAsiaTheme="minorHAnsi" w:cs="Times New Roman"/>
          <w:i w:val="0"/>
          <w:iCs w:val="0"/>
          <w:sz w:val="18"/>
          <w:szCs w:val="18"/>
          <w:rPrChange w:id="383" w:author="Balaena Institute whitehead" w:date="2025-07-25T12:58:00Z" w16du:dateUtc="2025-07-25T15:58:00Z">
            <w:rPr>
              <w:i w:val="0"/>
              <w:iCs w:val="0"/>
            </w:rPr>
          </w:rPrChange>
        </w:rPr>
        <w:t xml:space="preserve">individual </w:t>
      </w:r>
      <w:r w:rsidRPr="00207D2A">
        <w:rPr>
          <w:rFonts w:eastAsiaTheme="minorHAnsi" w:cs="Times New Roman"/>
          <w:i w:val="0"/>
          <w:iCs w:val="0"/>
          <w:sz w:val="18"/>
          <w:szCs w:val="18"/>
          <w:rPrChange w:id="384" w:author="Balaena Institute whitehead" w:date="2025-07-25T12:58:00Z" w16du:dateUtc="2025-07-25T15:58:00Z">
            <w:rPr>
              <w:i w:val="0"/>
              <w:iCs w:val="0"/>
            </w:rPr>
          </w:rPrChange>
        </w:rPr>
        <w:t>sperm whales</w:t>
      </w:r>
      <w:r w:rsidR="003752AB" w:rsidRPr="00207D2A">
        <w:rPr>
          <w:rFonts w:eastAsiaTheme="minorHAnsi" w:cs="Times New Roman"/>
          <w:i w:val="0"/>
          <w:iCs w:val="0"/>
          <w:sz w:val="18"/>
          <w:szCs w:val="18"/>
          <w:rPrChange w:id="385" w:author="Balaena Institute whitehead" w:date="2025-07-25T12:58:00Z" w16du:dateUtc="2025-07-25T15:58:00Z">
            <w:rPr>
              <w:i w:val="0"/>
              <w:iCs w:val="0"/>
            </w:rPr>
          </w:rPrChange>
        </w:rPr>
        <w:t xml:space="preserve">. </w:t>
      </w:r>
      <w:r w:rsidRPr="00207D2A">
        <w:rPr>
          <w:rFonts w:eastAsiaTheme="minorHAnsi" w:cs="Times New Roman"/>
          <w:i w:val="0"/>
          <w:iCs w:val="0"/>
          <w:sz w:val="18"/>
          <w:szCs w:val="18"/>
          <w:rPrChange w:id="386" w:author="Balaena Institute whitehead" w:date="2025-07-25T12:58:00Z" w16du:dateUtc="2025-07-25T15:58:00Z">
            <w:rPr>
              <w:i w:val="0"/>
              <w:iCs w:val="0"/>
            </w:rPr>
          </w:rPrChange>
        </w:rPr>
        <w:t xml:space="preserve"> </w:t>
      </w:r>
      <w:r w:rsidR="003752AB" w:rsidRPr="00207D2A">
        <w:rPr>
          <w:rFonts w:eastAsiaTheme="minorHAnsi" w:cs="Times New Roman"/>
          <w:i w:val="0"/>
          <w:iCs w:val="0"/>
          <w:sz w:val="18"/>
          <w:szCs w:val="18"/>
          <w:rPrChange w:id="387" w:author="Balaena Institute whitehead" w:date="2025-07-25T12:58:00Z" w16du:dateUtc="2025-07-25T15:58:00Z">
            <w:rPr>
              <w:i w:val="0"/>
              <w:iCs w:val="0"/>
            </w:rPr>
          </w:rPrChange>
        </w:rPr>
        <w:t xml:space="preserve">Point locations show the bootstrapped mean for </w:t>
      </w:r>
      <w:proofErr w:type="gramStart"/>
      <w:r w:rsidR="003752AB" w:rsidRPr="00207D2A">
        <w:rPr>
          <w:rFonts w:eastAsiaTheme="minorHAnsi" w:cs="Times New Roman"/>
          <w:i w:val="0"/>
          <w:iCs w:val="0"/>
          <w:sz w:val="18"/>
          <w:szCs w:val="18"/>
          <w:rPrChange w:id="388" w:author="Balaena Institute whitehead" w:date="2025-07-25T12:58:00Z" w16du:dateUtc="2025-07-25T15:58:00Z">
            <w:rPr>
              <w:i w:val="0"/>
              <w:iCs w:val="0"/>
            </w:rPr>
          </w:rPrChange>
        </w:rPr>
        <w:t>each individual</w:t>
      </w:r>
      <w:proofErr w:type="gramEnd"/>
      <w:r w:rsidR="003752AB" w:rsidRPr="00207D2A">
        <w:rPr>
          <w:rFonts w:eastAsiaTheme="minorHAnsi" w:cs="Times New Roman"/>
          <w:i w:val="0"/>
          <w:iCs w:val="0"/>
          <w:sz w:val="18"/>
          <w:szCs w:val="18"/>
          <w:rPrChange w:id="389" w:author="Balaena Institute whitehead" w:date="2025-07-25T12:58:00Z" w16du:dateUtc="2025-07-25T15:58:00Z">
            <w:rPr>
              <w:i w:val="0"/>
              <w:iCs w:val="0"/>
            </w:rPr>
          </w:rPrChange>
        </w:rPr>
        <w:t xml:space="preserve"> (N simulations = 1000), horizontal error bars show the corresponding 95% CI length range, and vertical error bars show the 95% CI </w:t>
      </w:r>
      <w:r w:rsidR="003752AB" w:rsidRPr="00207D2A">
        <w:rPr>
          <w:rFonts w:eastAsiaTheme="minorHAnsi" w:cs="Times New Roman"/>
          <w:sz w:val="18"/>
          <w:szCs w:val="18"/>
          <w:rPrChange w:id="390" w:author="Balaena Institute whitehead" w:date="2025-07-25T12:58:00Z" w16du:dateUtc="2025-07-25T15:58:00Z">
            <w:rPr/>
          </w:rPrChange>
        </w:rPr>
        <w:t>NR</w:t>
      </w:r>
      <w:r w:rsidR="003752AB" w:rsidRPr="00207D2A">
        <w:rPr>
          <w:rFonts w:eastAsiaTheme="minorHAnsi" w:cs="Times New Roman"/>
          <w:sz w:val="18"/>
          <w:szCs w:val="18"/>
          <w:vertAlign w:val="subscript"/>
          <w:rPrChange w:id="391" w:author="Balaena Institute whitehead" w:date="2025-07-25T12:58:00Z" w16du:dateUtc="2025-07-25T15:58:00Z">
            <w:rPr>
              <w:vertAlign w:val="subscript"/>
            </w:rPr>
          </w:rPrChange>
        </w:rPr>
        <w:t>flipper</w:t>
      </w:r>
      <w:r w:rsidR="003752AB" w:rsidRPr="00207D2A">
        <w:rPr>
          <w:rFonts w:eastAsiaTheme="minorHAnsi" w:cs="Times New Roman"/>
          <w:i w:val="0"/>
          <w:iCs w:val="0"/>
          <w:sz w:val="18"/>
          <w:szCs w:val="18"/>
          <w:vertAlign w:val="subscript"/>
          <w:rPrChange w:id="392" w:author="Balaena Institute whitehead" w:date="2025-07-25T12:58:00Z" w16du:dateUtc="2025-07-25T15:58:00Z">
            <w:rPr>
              <w:i w:val="0"/>
              <w:iCs w:val="0"/>
              <w:vertAlign w:val="subscript"/>
            </w:rPr>
          </w:rPrChange>
        </w:rPr>
        <w:t xml:space="preserve"> </w:t>
      </w:r>
      <w:r w:rsidR="003752AB" w:rsidRPr="00207D2A">
        <w:rPr>
          <w:rFonts w:eastAsiaTheme="minorHAnsi" w:cs="Times New Roman"/>
          <w:i w:val="0"/>
          <w:iCs w:val="0"/>
          <w:sz w:val="18"/>
          <w:szCs w:val="18"/>
          <w:rPrChange w:id="393" w:author="Balaena Institute whitehead" w:date="2025-07-25T12:58:00Z" w16du:dateUtc="2025-07-25T15: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394"/>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 – 13.7).</w:t>
      </w:r>
      <w:bookmarkEnd w:id="376"/>
      <w:commentRangeEnd w:id="394"/>
      <w:r w:rsidR="00B46BCD">
        <w:rPr>
          <w:rStyle w:val="CommentReference"/>
          <w:rFonts w:eastAsiaTheme="minorHAnsi" w:cs="Times New Roman"/>
          <w:i w:val="0"/>
          <w:iCs w:val="0"/>
        </w:rPr>
        <w:commentReference w:id="394"/>
      </w:r>
    </w:p>
    <w:p w14:paraId="2B668A0F" w14:textId="77777777" w:rsidR="0063179E" w:rsidRPr="00AD46A2" w:rsidRDefault="0063179E">
      <w:pPr>
        <w:pPrChange w:id="395" w:author="Ana Eguiguren" w:date="2025-07-10T19:14:00Z" w16du:dateUtc="2025-07-10T22:14:00Z">
          <w:pPr>
            <w:pStyle w:val="Heading4"/>
            <w:spacing w:line="240" w:lineRule="auto"/>
          </w:pPr>
        </w:pPrChange>
      </w:pPr>
    </w:p>
    <w:p w14:paraId="56DC23FF" w14:textId="30317480" w:rsidR="00583D2A" w:rsidRPr="00207D2A" w:rsidRDefault="007A56AB" w:rsidP="00583D2A">
      <w:pPr>
        <w:pStyle w:val="Heading4"/>
        <w:rPr>
          <w:rFonts w:cs="Times New Roman"/>
        </w:rPr>
      </w:pPr>
      <w:commentRangeStart w:id="396"/>
      <w:commentRangeEnd w:id="396"/>
      <w:r w:rsidRPr="00207D2A">
        <w:rPr>
          <w:rStyle w:val="CommentReference"/>
          <w:i w:val="0"/>
          <w:iCs w:val="0"/>
        </w:rPr>
        <w:commentReference w:id="396"/>
      </w:r>
      <w:commentRangeEnd w:id="363"/>
      <w:r w:rsidR="00723C89" w:rsidRPr="00207D2A">
        <w:rPr>
          <w:rStyle w:val="CommentReference"/>
          <w:i w:val="0"/>
          <w:iCs w:val="0"/>
        </w:rPr>
        <w:commentReference w:id="363"/>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3DADB350" w:rsidR="00583D2A" w:rsidRPr="003878CE" w:rsidRDefault="003878CE" w:rsidP="00583D2A">
      <w:pPr>
        <w:rPr>
          <w:rFonts w:eastAsiaTheme="minorEastAsia"/>
          <w:rPrChange w:id="397" w:author="Ana Eguiguren" w:date="2025-09-02T19:32:00Z" w16du:dateUtc="2025-09-02T22:32:00Z">
            <w:rPr/>
          </w:rPrChange>
        </w:rPr>
      </w:pPr>
      <w:commentRangeStart w:id="398"/>
      <w:ins w:id="399" w:author="Ana Eguiguren" w:date="2025-09-02T19:30:00Z" w16du:dateUtc="2025-09-02T22:30:00Z">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ins>
      <w:ins w:id="400" w:author="Ana Eguiguren" w:date="2025-09-02T19:31:00Z" w16du:dateUtc="2025-09-02T22:31:00Z">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ins>
      <w:ins w:id="401" w:author="Ana Eguiguren" w:date="2025-09-02T19:30:00Z" w16du:dateUtc="2025-09-02T22:30:00Z">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398"/>
        <w:r>
          <w:rPr>
            <w:rStyle w:val="CommentReference"/>
          </w:rPr>
          <w:commentReference w:id="398"/>
        </w:r>
      </w:ins>
      <w:r w:rsidR="00FC74A0" w:rsidRPr="00207D2A">
        <w:t xml:space="preserve">Optimal </w:t>
      </w:r>
      <w:r w:rsidR="008732DD" w:rsidRPr="00207D2A">
        <w:rPr>
          <w:i/>
          <w:iCs/>
        </w:rPr>
        <w:t>f</w:t>
      </w:r>
      <w:r w:rsidR="00583D2A" w:rsidRPr="00207D2A">
        <w:rPr>
          <w:i/>
          <w:iCs/>
        </w:rPr>
        <w:t xml:space="preserve">r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402" w:author="Ana Eguiguren" w:date="2025-09-02T19:44:00Z" w16du:dateUtc="2025-09-02T22:44:00Z">
        <w:r w:rsidR="000A294B" w:rsidRPr="00207D2A">
          <w:rPr>
            <w:b/>
            <w:bCs/>
            <w:rPrChange w:id="403" w:author="Balaena Institute whitehead" w:date="2025-07-25T12:58:00Z" w16du:dateUtc="2025-07-25T15:58:00Z">
              <w:rPr/>
            </w:rPrChange>
          </w:rPr>
          <w:t xml:space="preserve">Figure </w:t>
        </w:r>
        <w:r w:rsidR="000A294B">
          <w:rPr>
            <w:b/>
            <w:bCs/>
          </w:rPr>
          <w:t>4</w:t>
        </w:r>
      </w:ins>
      <w:del w:id="404" w:author="Ana Eguiguren" w:date="2025-09-02T19:44:00Z" w16du:dateUtc="2025-09-02T22:44:00Z">
        <w:r w:rsidR="001E274D" w:rsidRPr="00AD46A2" w:rsidDel="000A294B">
          <w:rPr>
            <w:b/>
            <w:bCs/>
          </w:rPr>
          <w:delText>Figure</w:delText>
        </w:r>
        <w:r w:rsidR="001E274D" w:rsidRPr="00207D2A" w:rsidDel="000A294B">
          <w:rPr>
            <w:b/>
            <w:bCs/>
          </w:rPr>
          <w:delText>s</w:delText>
        </w:r>
        <w:r w:rsidR="001E274D" w:rsidRPr="00AD46A2" w:rsidDel="000A294B">
          <w:rPr>
            <w:b/>
            <w:bCs/>
          </w:rPr>
          <w:delText xml:space="preserve"> 4</w:delText>
        </w:r>
      </w:del>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ins w:id="405" w:author="Ana Eguiguren" w:date="2025-09-02T19:44:00Z" w16du:dateUtc="2025-09-02T22:44:00Z">
        <w:r w:rsidR="000A294B" w:rsidRPr="00207D2A">
          <w:rPr>
            <w:b/>
            <w:bCs/>
          </w:rPr>
          <w:t xml:space="preserve">Figure </w:t>
        </w:r>
        <w:r w:rsidR="000A294B">
          <w:rPr>
            <w:b/>
            <w:bCs/>
            <w:noProof/>
          </w:rPr>
          <w:t>5</w:t>
        </w:r>
      </w:ins>
      <w:del w:id="406" w:author="Ana Eguiguren" w:date="2025-09-02T19:44:00Z" w16du:dateUtc="2025-09-02T22:44:00Z">
        <w:r w:rsidR="001E274D" w:rsidRPr="00AD46A2" w:rsidDel="000A294B">
          <w:rPr>
            <w:b/>
            <w:bCs/>
          </w:rPr>
          <w:delText>5</w:delText>
        </w:r>
      </w:del>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ins w:id="407" w:author="Ana Eguiguren" w:date="2025-09-02T19:44:00Z" w16du:dateUtc="2025-09-02T22:44:00Z">
        <w:r w:rsidR="000A294B" w:rsidRPr="00207D2A">
          <w:rPr>
            <w:b/>
            <w:bCs/>
          </w:rPr>
          <w:t xml:space="preserve">Figure </w:t>
        </w:r>
      </w:ins>
      <w:del w:id="408" w:author="Ana Eguiguren" w:date="2025-09-02T19:44:00Z" w16du:dateUtc="2025-09-02T22:44:00Z">
        <w:r w:rsidR="00583D2A" w:rsidRPr="00207D2A" w:rsidDel="000A294B">
          <w:rPr>
            <w:b/>
            <w:bCs/>
          </w:rPr>
          <w:delText xml:space="preserve">Figure </w:delText>
        </w:r>
        <w:r w:rsidR="00583D2A" w:rsidRPr="00AD46A2" w:rsidDel="000A294B">
          <w:rPr>
            <w:b/>
            <w:bCs/>
          </w:rPr>
          <w:delText>5</w:delText>
        </w:r>
      </w:del>
      <w:r w:rsidR="00583D2A" w:rsidRPr="00207D2A">
        <w:fldChar w:fldCharType="end"/>
      </w:r>
      <w:r w:rsidR="00583D2A" w:rsidRPr="00207D2A">
        <w:t>). Estimates of asymptote parameters (</w:t>
      </w:r>
      <w:proofErr w:type="gramStart"/>
      <w:r w:rsidR="00583D2A" w:rsidRPr="00207D2A">
        <w:rPr>
          <w:i/>
          <w:iCs/>
        </w:rPr>
        <w:t>max</w:t>
      </w:r>
      <w:r w:rsidR="00583D2A" w:rsidRPr="00207D2A">
        <w:rPr>
          <w:i/>
          <w:iCs/>
          <w:vertAlign w:val="subscript"/>
        </w:rPr>
        <w:t xml:space="preserve">f  </w:t>
      </w:r>
      <w:r w:rsidR="00583D2A" w:rsidRPr="00207D2A">
        <w:t>and</w:t>
      </w:r>
      <w:proofErr w:type="gramEnd"/>
      <w:r w:rsidR="00583D2A" w:rsidRPr="00207D2A">
        <w:t xml:space="preserve"> </w:t>
      </w:r>
      <w:r w:rsidR="00583D2A" w:rsidRPr="00207D2A">
        <w:rPr>
          <w:i/>
          <w:iCs/>
        </w:rPr>
        <w:t>max</w:t>
      </w:r>
      <w:r w:rsidR="00583D2A" w:rsidRPr="00207D2A">
        <w:rPr>
          <w:i/>
          <w:iCs/>
          <w:vertAlign w:val="subscript"/>
        </w:rPr>
        <w:t>m</w:t>
      </w:r>
      <w:r w:rsidR="00583D2A" w:rsidRPr="00207D2A">
        <w:t xml:space="preserve">) were generally </w:t>
      </w:r>
      <w:r w:rsidR="00AB1071" w:rsidRPr="00207D2A">
        <w:t>less variable</w:t>
      </w:r>
      <w:r w:rsidR="00583D2A" w:rsidRPr="00207D2A">
        <w:t xml:space="preserve"> than growth parameters (</w:t>
      </w:r>
      <w:r w:rsidR="00583D2A" w:rsidRPr="00207D2A">
        <w:rPr>
          <w:i/>
          <w:iCs/>
        </w:rPr>
        <w:t xml:space="preserve">fr </w:t>
      </w:r>
      <w:r w:rsidR="00583D2A" w:rsidRPr="00207D2A">
        <w:t xml:space="preserve">and </w:t>
      </w:r>
      <w:r w:rsidR="00583D2A" w:rsidRPr="00207D2A">
        <w:rPr>
          <w:i/>
          <w:iCs/>
        </w:rPr>
        <w:t>mr</w:t>
      </w:r>
      <w:r w:rsidR="006E66B8" w:rsidRPr="00207D2A">
        <w:t>)</w:t>
      </w:r>
      <w:commentRangeStart w:id="409"/>
      <w:commentRangeStart w:id="410"/>
      <w:commentRangeStart w:id="411"/>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412" w:author="Ana Eguiguren" w:date="2025-09-02T19:44:00Z" w16du:dateUtc="2025-09-02T22:44:00Z">
        <w:r w:rsidR="000A294B" w:rsidRPr="00207D2A">
          <w:rPr>
            <w:b/>
            <w:bCs/>
            <w:rPrChange w:id="413" w:author="Balaena Institute whitehead" w:date="2025-07-25T12:58:00Z" w16du:dateUtc="2025-07-25T15:58:00Z">
              <w:rPr/>
            </w:rPrChange>
          </w:rPr>
          <w:t xml:space="preserve">Figure </w:t>
        </w:r>
        <w:r w:rsidR="000A294B">
          <w:rPr>
            <w:b/>
            <w:bCs/>
          </w:rPr>
          <w:t>4</w:t>
        </w:r>
      </w:ins>
      <w:del w:id="414" w:author="Ana Eguiguren" w:date="2025-09-02T19:44:00Z" w16du:dateUtc="2025-09-02T22:44:00Z">
        <w:r w:rsidR="001E274D" w:rsidRPr="00AD46A2" w:rsidDel="000A294B">
          <w:rPr>
            <w:b/>
            <w:bCs/>
          </w:rPr>
          <w:delText>Figure 4</w:delText>
        </w:r>
      </w:del>
      <w:r w:rsidR="001E274D" w:rsidRPr="00207D2A">
        <w:fldChar w:fldCharType="end"/>
      </w:r>
      <w:r w:rsidR="001E274D" w:rsidRPr="00207D2A">
        <w:t>)</w:t>
      </w:r>
      <w:r w:rsidR="00FC74A0" w:rsidRPr="00207D2A">
        <w:t>.</w:t>
      </w:r>
      <w:r w:rsidR="006E66B8" w:rsidRPr="00207D2A">
        <w:t xml:space="preserve"> </w:t>
      </w:r>
      <w:commentRangeStart w:id="415"/>
      <w:del w:id="416" w:author="Ana Eguiguren" w:date="2025-09-16T21:14:00Z" w16du:dateUtc="2025-09-17T00:14:00Z">
        <w:r w:rsidR="006E66B8" w:rsidRPr="00207D2A" w:rsidDel="00855069">
          <w:delText>In fact,</w:delText>
        </w:r>
      </w:del>
      <w:r w:rsidR="00C74251">
        <w:t xml:space="preserve"> </w:t>
      </w:r>
      <w:commentRangeEnd w:id="415"/>
      <w:r w:rsidR="00B46BCD">
        <w:rPr>
          <w:rStyle w:val="CommentReference"/>
        </w:rPr>
        <w:commentReference w:id="415"/>
      </w:r>
      <w:ins w:id="417" w:author="Ana Eguiguren" w:date="2025-09-16T21:14:00Z" w16du:dateUtc="2025-09-17T00:14:00Z">
        <w:r w:rsidR="00855069">
          <w:t>F</w:t>
        </w:r>
      </w:ins>
      <w:del w:id="418" w:author="Ana Eguiguren" w:date="2025-09-16T21:14:00Z" w16du:dateUtc="2025-09-17T00:14:00Z">
        <w:r w:rsidR="00C74251" w:rsidRPr="00207D2A" w:rsidDel="00855069">
          <w:delText>f</w:delText>
        </w:r>
      </w:del>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increase linearly with length (</w:t>
      </w:r>
      <w:r w:rsidR="001E274D" w:rsidRPr="00207D2A">
        <w:rPr>
          <w:b/>
          <w:bCs/>
        </w:rPr>
        <w:t>Figures 4 &amp; 5</w:t>
      </w:r>
      <w:r w:rsidR="00922BBE" w:rsidRPr="00207D2A">
        <w:t xml:space="preserve">), and thus the logistic model is an </w:t>
      </w:r>
      <w:r w:rsidR="00922BBE" w:rsidRPr="00207D2A">
        <w:lastRenderedPageBreak/>
        <w:t xml:space="preserve">unnecessary elaboration (also indicated by </w:t>
      </w:r>
      <w:r w:rsidR="00922BBE" w:rsidRPr="00207D2A">
        <w:rPr>
          <w:i/>
          <w:iCs/>
        </w:rPr>
        <w:t>mr</w:t>
      </w:r>
      <w:r w:rsidR="00922BBE" w:rsidRPr="00207D2A">
        <w:t>=~0</w:t>
      </w:r>
      <w:r w:rsidR="00897888" w:rsidRPr="00207D2A">
        <w:t xml:space="preserve">, </w:t>
      </w:r>
      <w:r w:rsidR="00897888" w:rsidRPr="00207D2A">
        <w:rPr>
          <w:b/>
          <w:bCs/>
        </w:rPr>
        <w:t>Supplementary Table S</w:t>
      </w:r>
      <w:r w:rsidR="00C744D6">
        <w:rPr>
          <w:b/>
          <w:bCs/>
        </w:rPr>
        <w:t>3</w:t>
      </w:r>
      <w:r w:rsidR="000F59CE" w:rsidRPr="00207D2A">
        <w:rPr>
          <w:b/>
          <w:bCs/>
        </w:rPr>
        <w:t xml:space="preserve"> - 3</w:t>
      </w:r>
      <w:r w:rsidR="00922BBE" w:rsidRPr="00207D2A">
        <w:t xml:space="preserve">), and </w:t>
      </w:r>
      <w:r w:rsidR="00922BBE" w:rsidRPr="00207D2A">
        <w:rPr>
          <w:i/>
          <w:iCs/>
        </w:rPr>
        <w:t>max</w:t>
      </w:r>
      <w:r w:rsidR="00922BBE" w:rsidRPr="00207D2A">
        <w:rPr>
          <w:i/>
          <w:iCs/>
          <w:vertAlign w:val="subscript"/>
        </w:rPr>
        <w:t>m</w:t>
      </w:r>
      <w:r w:rsidR="00922BBE" w:rsidRPr="00207D2A">
        <w:t xml:space="preserve"> is meaningless (indicated by </w:t>
      </w:r>
      <w:r w:rsidR="00922BBE" w:rsidRPr="00207D2A">
        <w:rPr>
          <w:i/>
          <w:iCs/>
        </w:rPr>
        <w:t>max</w:t>
      </w:r>
      <w:r w:rsidR="00922BBE" w:rsidRPr="00207D2A">
        <w:rPr>
          <w:i/>
          <w:iCs/>
          <w:vertAlign w:val="subscript"/>
        </w:rPr>
        <w:t>m</w:t>
      </w:r>
      <w:r w:rsidR="00922BBE" w:rsidRPr="00207D2A">
        <w:t xml:space="preserve"> 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ins w:id="419" w:author="Ana Eguiguren" w:date="2025-09-02T19:44:00Z" w16du:dateUtc="2025-09-02T22:44:00Z">
        <w:r w:rsidR="000A294B" w:rsidRPr="00207D2A">
          <w:rPr>
            <w:b/>
            <w:bCs/>
            <w:rPrChange w:id="420" w:author="Balaena Institute whitehead" w:date="2025-07-25T12:58:00Z" w16du:dateUtc="2025-07-25T15:58:00Z">
              <w:rPr/>
            </w:rPrChange>
          </w:rPr>
          <w:t xml:space="preserve">Figure </w:t>
        </w:r>
        <w:r w:rsidR="000A294B">
          <w:rPr>
            <w:b/>
            <w:bCs/>
          </w:rPr>
          <w:t>4</w:t>
        </w:r>
      </w:ins>
      <w:del w:id="421" w:author="Ana Eguiguren" w:date="2025-09-02T19:44:00Z" w16du:dateUtc="2025-09-02T22:44:00Z">
        <w:r w:rsidR="001E274D" w:rsidRPr="00207D2A" w:rsidDel="000A294B">
          <w:rPr>
            <w:b/>
            <w:bCs/>
            <w:rPrChange w:id="422" w:author="Balaena Institute whitehead" w:date="2025-07-25T12:58:00Z" w16du:dateUtc="2025-07-25T15:58:00Z">
              <w:rPr/>
            </w:rPrChange>
          </w:rPr>
          <w:delText xml:space="preserve">Figure </w:delText>
        </w:r>
        <w:r w:rsidR="001E274D" w:rsidRPr="00207D2A" w:rsidDel="000A294B">
          <w:rPr>
            <w:b/>
            <w:bCs/>
            <w:rPrChange w:id="423" w:author="Balaena Institute whitehead" w:date="2025-07-25T12:58:00Z" w16du:dateUtc="2025-07-25T15:58:00Z">
              <w:rPr>
                <w:noProof/>
              </w:rPr>
            </w:rPrChange>
          </w:rPr>
          <w:delText>4</w:delText>
        </w:r>
      </w:del>
      <w:r w:rsidR="001E274D" w:rsidRPr="00207D2A">
        <w:rPr>
          <w:b/>
          <w:bCs/>
        </w:rPr>
        <w:fldChar w:fldCharType="end"/>
      </w:r>
      <w:r w:rsidR="00922BBE" w:rsidRPr="00207D2A">
        <w:t>).</w:t>
      </w:r>
      <w:commentRangeEnd w:id="409"/>
      <w:r w:rsidR="00547F4B" w:rsidRPr="00207D2A">
        <w:rPr>
          <w:rStyle w:val="CommentReference"/>
        </w:rPr>
        <w:commentReference w:id="409"/>
      </w:r>
      <w:commentRangeEnd w:id="410"/>
      <w:r w:rsidR="00B46BCD">
        <w:rPr>
          <w:rStyle w:val="CommentReference"/>
        </w:rPr>
        <w:commentReference w:id="410"/>
      </w:r>
      <w:commentRangeEnd w:id="411"/>
      <w:r w:rsidR="00B05530">
        <w:rPr>
          <w:rStyle w:val="CommentReference"/>
        </w:rPr>
        <w:commentReference w:id="411"/>
      </w:r>
    </w:p>
    <w:p w14:paraId="595BE6F8" w14:textId="77777777" w:rsidR="00897888" w:rsidRPr="00207D2A" w:rsidRDefault="00897888">
      <w:pPr>
        <w:keepNext/>
        <w:jc w:val="center"/>
        <w:pPrChange w:id="424" w:author="Balaena Institute whitehead" w:date="2025-07-11T15:27:00Z" w16du:dateUtc="2025-07-11T18:27:00Z">
          <w:pPr/>
        </w:pPrChange>
      </w:pPr>
      <w:r w:rsidRPr="00207D2A">
        <w:rPr>
          <w:noProof/>
        </w:rPr>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p>
    <w:p w14:paraId="2AA6BA7F" w14:textId="24C7340A" w:rsidR="00897888" w:rsidRPr="00207D2A" w:rsidRDefault="00897888" w:rsidP="00897888">
      <w:pPr>
        <w:pStyle w:val="Caption"/>
        <w:rPr>
          <w:i w:val="0"/>
          <w:iCs w:val="0"/>
          <w:color w:val="auto"/>
        </w:rPr>
      </w:pPr>
      <w:bookmarkStart w:id="425" w:name="_Ref203140158"/>
      <w:bookmarkStart w:id="426" w:name="_Ref203140152"/>
      <w:r w:rsidRPr="00207D2A">
        <w:rPr>
          <w:b/>
          <w:bCs/>
          <w:color w:val="auto"/>
          <w:rPrChange w:id="427" w:author="Balaena Institute whitehead" w:date="2025-07-25T12:58:00Z" w16du:dateUtc="2025-07-25T15:58:00Z">
            <w:rPr/>
          </w:rPrChange>
        </w:rPr>
        <w:t xml:space="preserve">Figure </w:t>
      </w:r>
      <w:r w:rsidRPr="00207D2A">
        <w:rPr>
          <w:b/>
          <w:bCs/>
          <w:color w:val="auto"/>
          <w:rPrChange w:id="428" w:author="Balaena Institute whitehead" w:date="2025-07-25T12:58:00Z" w16du:dateUtc="2025-07-25T15:58:00Z">
            <w:rPr/>
          </w:rPrChange>
        </w:rPr>
        <w:fldChar w:fldCharType="begin"/>
      </w:r>
      <w:r w:rsidRPr="00207D2A">
        <w:rPr>
          <w:b/>
          <w:bCs/>
          <w:color w:val="auto"/>
          <w:rPrChange w:id="429" w:author="Balaena Institute whitehead" w:date="2025-07-25T12:58:00Z" w16du:dateUtc="2025-07-25T15:58:00Z">
            <w:rPr/>
          </w:rPrChange>
        </w:rPr>
        <w:instrText xml:space="preserve"> SEQ Figure \* ARABIC </w:instrText>
      </w:r>
      <w:r w:rsidRPr="00207D2A">
        <w:rPr>
          <w:b/>
          <w:bCs/>
          <w:color w:val="auto"/>
          <w:rPrChange w:id="430" w:author="Balaena Institute whitehead" w:date="2025-07-25T12:58:00Z" w16du:dateUtc="2025-07-25T15:58:00Z">
            <w:rPr/>
          </w:rPrChange>
        </w:rPr>
        <w:fldChar w:fldCharType="separate"/>
      </w:r>
      <w:ins w:id="431" w:author="Ana Eguiguren" w:date="2025-09-02T19:44:00Z" w16du:dateUtc="2025-09-02T22:44:00Z">
        <w:r w:rsidR="000A294B">
          <w:rPr>
            <w:b/>
            <w:bCs/>
            <w:noProof/>
            <w:color w:val="auto"/>
          </w:rPr>
          <w:t>4</w:t>
        </w:r>
      </w:ins>
      <w:del w:id="432" w:author="Ana Eguiguren" w:date="2025-09-02T19:44:00Z" w16du:dateUtc="2025-09-02T22:44:00Z">
        <w:r w:rsidRPr="00207D2A" w:rsidDel="000A294B">
          <w:rPr>
            <w:b/>
            <w:bCs/>
            <w:noProof/>
            <w:color w:val="auto"/>
            <w:rPrChange w:id="433" w:author="Balaena Institute whitehead" w:date="2025-07-25T12:58:00Z" w16du:dateUtc="2025-07-25T15:58:00Z">
              <w:rPr>
                <w:noProof/>
              </w:rPr>
            </w:rPrChange>
          </w:rPr>
          <w:delText>4</w:delText>
        </w:r>
      </w:del>
      <w:r w:rsidRPr="00207D2A">
        <w:rPr>
          <w:b/>
          <w:bCs/>
          <w:color w:val="auto"/>
          <w:rPrChange w:id="434" w:author="Balaena Institute whitehead" w:date="2025-07-25T12:58:00Z" w16du:dateUtc="2025-07-25T15:58:00Z">
            <w:rPr/>
          </w:rPrChange>
        </w:rPr>
        <w:fldChar w:fldCharType="end"/>
      </w:r>
      <w:bookmarkEnd w:id="425"/>
      <w:r w:rsidRPr="00207D2A">
        <w:rPr>
          <w:b/>
          <w:bCs/>
          <w:color w:val="auto"/>
          <w:rPrChange w:id="435" w:author="Balaena Institute whitehead" w:date="2025-07-25T12:58:00Z" w16du:dateUtc="2025-07-25T15:58:00Z">
            <w:rPr/>
          </w:rPrChange>
        </w:rPr>
        <w:t>.</w:t>
      </w:r>
      <w:r w:rsidR="00800531" w:rsidRPr="00207D2A">
        <w:rPr>
          <w:b/>
          <w:bCs/>
          <w:color w:val="auto"/>
        </w:rPr>
        <w:t xml:space="preserve"> </w:t>
      </w:r>
      <w:r w:rsidRPr="00207D2A">
        <w:rPr>
          <w:i w:val="0"/>
          <w:iCs w:val="0"/>
          <w:color w:val="auto"/>
        </w:rPr>
        <w:t>Distribution of bootstrapped parameter estimates modeling the growth rate of females and small males (≤ 6 m) (</w:t>
      </w:r>
      <w:r w:rsidRPr="00207D2A">
        <w:rPr>
          <w:color w:val="auto"/>
          <w:rPrChange w:id="436" w:author="Balaena Institute whitehead" w:date="2025-07-25T12:58:00Z" w16du:dateUtc="2025-07-25T15:58:00Z">
            <w:rPr>
              <w:i w:val="0"/>
              <w:iCs w:val="0"/>
              <w:color w:val="auto"/>
            </w:rPr>
          </w:rPrChange>
        </w:rPr>
        <w:t>fr</w:t>
      </w:r>
      <w:r w:rsidRPr="00207D2A">
        <w:rPr>
          <w:i w:val="0"/>
          <w:iCs w:val="0"/>
          <w:color w:val="auto"/>
        </w:rPr>
        <w:t xml:space="preserve">), the female asymptote of </w:t>
      </w:r>
      <w:r w:rsidRPr="00207D2A">
        <w:rPr>
          <w:color w:val="auto"/>
          <w:rPrChange w:id="437" w:author="Balaena Institute whitehead" w:date="2025-07-25T12:58:00Z" w16du:dateUtc="2025-07-25T15:58:00Z">
            <w:rPr>
              <w:i w:val="0"/>
              <w:iCs w:val="0"/>
              <w:color w:val="auto"/>
            </w:rPr>
          </w:rPrChange>
        </w:rPr>
        <w:t>NR</w:t>
      </w:r>
      <w:r w:rsidRPr="00207D2A">
        <w:rPr>
          <w:i w:val="0"/>
          <w:iCs w:val="0"/>
          <w:color w:val="auto"/>
        </w:rPr>
        <w:t xml:space="preserve"> (</w:t>
      </w:r>
      <w:r w:rsidRPr="00207D2A">
        <w:rPr>
          <w:color w:val="auto"/>
          <w:rPrChange w:id="438" w:author="Balaena Institute whitehead" w:date="2025-07-25T12:58:00Z" w16du:dateUtc="2025-07-25T15:58:00Z">
            <w:rPr>
              <w:i w:val="0"/>
              <w:iCs w:val="0"/>
              <w:color w:val="auto"/>
            </w:rPr>
          </w:rPrChange>
        </w:rPr>
        <w:t>max</w:t>
      </w:r>
      <w:r w:rsidRPr="00207D2A">
        <w:rPr>
          <w:color w:val="auto"/>
          <w:vertAlign w:val="subscript"/>
          <w:rPrChange w:id="439" w:author="Balaena Institute whitehead" w:date="2025-07-25T12:58:00Z" w16du:dateUtc="2025-07-25T15:58:00Z">
            <w:rPr>
              <w:i w:val="0"/>
              <w:iCs w:val="0"/>
              <w:color w:val="auto"/>
              <w:vertAlign w:val="subscript"/>
            </w:rPr>
          </w:rPrChange>
        </w:rPr>
        <w:t>f</w:t>
      </w:r>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r w:rsidRPr="00207D2A">
        <w:rPr>
          <w:color w:val="auto"/>
          <w:rPrChange w:id="440" w:author="Balaena Institute whitehead" w:date="2025-07-25T12:58:00Z" w16du:dateUtc="2025-07-25T15:58:00Z">
            <w:rPr>
              <w:i w:val="0"/>
              <w:iCs w:val="0"/>
              <w:color w:val="auto"/>
            </w:rPr>
          </w:rPrChange>
        </w:rPr>
        <w:t>mr</w:t>
      </w:r>
      <w:r w:rsidRPr="00207D2A">
        <w:rPr>
          <w:i w:val="0"/>
          <w:iCs w:val="0"/>
          <w:color w:val="auto"/>
        </w:rPr>
        <w:t xml:space="preserve">), and the male asymptote of </w:t>
      </w:r>
      <w:r w:rsidRPr="00207D2A">
        <w:rPr>
          <w:color w:val="auto"/>
          <w:rPrChange w:id="441" w:author="Balaena Institute whitehead" w:date="2025-07-25T12:58:00Z" w16du:dateUtc="2025-07-25T15:58:00Z">
            <w:rPr>
              <w:i w:val="0"/>
              <w:iCs w:val="0"/>
              <w:color w:val="auto"/>
            </w:rPr>
          </w:rPrChange>
        </w:rPr>
        <w:t>NR</w:t>
      </w:r>
      <w:r w:rsidRPr="00207D2A">
        <w:rPr>
          <w:i w:val="0"/>
          <w:iCs w:val="0"/>
          <w:color w:val="auto"/>
        </w:rPr>
        <w:t xml:space="preserve"> (</w:t>
      </w:r>
      <w:r w:rsidRPr="00207D2A">
        <w:rPr>
          <w:color w:val="auto"/>
          <w:rPrChange w:id="442" w:author="Balaena Institute whitehead" w:date="2025-07-25T12:58:00Z" w16du:dateUtc="2025-07-25T15:58:00Z">
            <w:rPr>
              <w:i w:val="0"/>
              <w:iCs w:val="0"/>
              <w:color w:val="auto"/>
            </w:rPr>
          </w:rPrChange>
        </w:rPr>
        <w:t>max</w:t>
      </w:r>
      <w:r w:rsidRPr="00207D2A">
        <w:rPr>
          <w:color w:val="auto"/>
          <w:vertAlign w:val="subscript"/>
          <w:rPrChange w:id="443" w:author="Balaena Institute whitehead" w:date="2025-07-25T12:58:00Z" w16du:dateUtc="2025-07-25T15:58:00Z">
            <w:rPr>
              <w:i w:val="0"/>
              <w:iCs w:val="0"/>
              <w:color w:val="auto"/>
              <w:vertAlign w:val="subscript"/>
            </w:rPr>
          </w:rPrChange>
        </w:rPr>
        <w:t>m</w:t>
      </w:r>
      <w:r w:rsidRPr="00207D2A">
        <w:rPr>
          <w:i w:val="0"/>
          <w:iCs w:val="0"/>
          <w:color w:val="auto"/>
        </w:rPr>
        <w:t>).</w:t>
      </w:r>
      <w:bookmarkEnd w:id="426"/>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pPr>
        <w:pStyle w:val="Caption"/>
        <w:pPrChange w:id="444" w:author="Balaena Institute whitehead" w:date="2025-07-11T15:25:00Z" w16du:dateUtc="2025-07-11T18:25:00Z">
          <w:pPr/>
        </w:pPrChange>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3D39895" w:rsidR="00583D2A" w:rsidRPr="00207D2A" w:rsidRDefault="00FC74A0" w:rsidP="00583D2A">
      <w:pPr>
        <w:keepNext/>
      </w:pPr>
      <w:ins w:id="445" w:author="Ana Eguiguren" w:date="2025-07-10T19:56:00Z" w16du:dateUtc="2025-07-10T22:56:00Z">
        <w:r w:rsidRPr="00207D2A">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7AAD82EC" w:rsidR="00583D2A" w:rsidRPr="00207D2A" w:rsidRDefault="00583D2A" w:rsidP="00583D2A">
      <w:pPr>
        <w:pStyle w:val="Caption"/>
      </w:pPr>
      <w:bookmarkStart w:id="446"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0A294B">
        <w:rPr>
          <w:b/>
          <w:bCs/>
          <w:noProof/>
          <w:color w:val="auto"/>
        </w:rPr>
        <w:t>5</w:t>
      </w:r>
      <w:r w:rsidRPr="00207D2A">
        <w:rPr>
          <w:b/>
          <w:bCs/>
          <w:color w:val="auto"/>
        </w:rPr>
        <w:fldChar w:fldCharType="end"/>
      </w:r>
      <w:bookmarkEnd w:id="446"/>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447"/>
      <w:r w:rsidRPr="00207D2A">
        <w:rPr>
          <w:i w:val="0"/>
          <w:iCs w:val="0"/>
          <w:color w:val="auto"/>
        </w:rPr>
        <w:t xml:space="preserve"> base of the dorsal fin</w:t>
      </w:r>
      <w:r w:rsidR="00FC74A0" w:rsidRPr="00207D2A">
        <w:rPr>
          <w:i w:val="0"/>
          <w:iCs w:val="0"/>
          <w:color w:val="auto"/>
        </w:rPr>
        <w:t xml:space="preserve"> </w:t>
      </w:r>
      <w:commentRangeEnd w:id="447"/>
      <w:r w:rsidR="000023FA">
        <w:rPr>
          <w:rStyle w:val="CommentReference"/>
          <w:i w:val="0"/>
          <w:iCs w:val="0"/>
          <w:color w:val="auto"/>
        </w:rPr>
        <w:commentReference w:id="447"/>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448"/>
      <w:r w:rsidRPr="00207D2A">
        <w:rPr>
          <w:color w:val="auto"/>
        </w:rPr>
        <w:t>R</w:t>
      </w:r>
      <w:r w:rsidR="000023FA" w:rsidRPr="000023FA">
        <w:rPr>
          <w:color w:val="auto"/>
          <w:vertAlign w:val="subscript"/>
          <w:rPrChange w:id="449" w:author="Christine K" w:date="2025-08-09T14:08:00Z" w16du:dateUtc="2025-08-09T21:08:00Z">
            <w:rPr>
              <w:color w:val="auto"/>
            </w:rPr>
          </w:rPrChange>
        </w:rPr>
        <w:t>flipper</w:t>
      </w:r>
      <w:r w:rsidRPr="00207D2A">
        <w:rPr>
          <w:color w:val="auto"/>
        </w:rPr>
        <w:t xml:space="preserve"> </w:t>
      </w:r>
      <w:r w:rsidRPr="00207D2A">
        <w:rPr>
          <w:i w:val="0"/>
          <w:iCs w:val="0"/>
          <w:color w:val="auto"/>
        </w:rPr>
        <w:t xml:space="preserve">values </w:t>
      </w:r>
      <w:commentRangeEnd w:id="448"/>
      <w:r w:rsidRPr="00207D2A">
        <w:rPr>
          <w:rStyle w:val="CommentReference"/>
          <w:i w:val="0"/>
          <w:iCs w:val="0"/>
          <w:color w:val="auto"/>
        </w:rPr>
        <w:commentReference w:id="448"/>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1E855A42" w14:textId="4A300F78" w:rsidR="00610477" w:rsidRPr="00610477"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450"/>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450"/>
      <w:r w:rsidR="000023FA">
        <w:rPr>
          <w:rStyle w:val="CommentReference"/>
        </w:rPr>
        <w:commentReference w:id="450"/>
      </w:r>
      <w:r w:rsidRPr="00207D2A">
        <w:t>high probability</w:t>
      </w:r>
      <w:r w:rsidR="003C2CB8" w:rsidRPr="00207D2A">
        <w:t xml:space="preserve"> (</w:t>
      </w:r>
      <w:r w:rsidR="003C2CB8" w:rsidRPr="00207D2A">
        <w:rPr>
          <w:i/>
          <w:iCs/>
        </w:rPr>
        <w:t>P(f) &gt; 0.95</w:t>
      </w:r>
      <w:r w:rsidR="003C2CB8" w:rsidRPr="00207D2A">
        <w:t xml:space="preserve">) </w:t>
      </w:r>
      <w:r w:rsidRPr="00207D2A">
        <w:t>of an individual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451"/>
      <w:r w:rsidR="003C2CB8" w:rsidRPr="00207D2A">
        <w:t>exceeding the maximum recorded female length</w:t>
      </w:r>
      <w:commentRangeEnd w:id="451"/>
      <w:r w:rsidR="000023FA">
        <w:rPr>
          <w:rStyle w:val="CommentReference"/>
        </w:rPr>
        <w:commentReference w:id="451"/>
      </w:r>
      <w:ins w:id="452" w:author="Christine K" w:date="2025-08-09T14:13:00Z" w16du:dateUtc="2025-08-09T21:13:00Z">
        <w:r w:rsidR="000023FA">
          <w:t xml:space="preserve"> </w:t>
        </w:r>
        <w:del w:id="453" w:author="Ana Eguiguren" w:date="2025-09-16T21:21:00Z" w16du:dateUtc="2025-09-17T00:21:00Z">
          <w:r w:rsidR="000023FA" w:rsidDel="00B05530">
            <w:delText>of X m</w:delText>
          </w:r>
        </w:del>
      </w:ins>
      <w:ins w:id="454" w:author="Ana Eguiguren" w:date="2025-09-16T21:21:00Z" w16du:dateUtc="2025-09-17T00:21:00Z">
        <w:r w:rsidR="00B05530">
          <w:t xml:space="preserve">12 m </w:t>
        </w:r>
      </w:ins>
      <w:r w:rsidR="00B05530">
        <w:fldChar w:fldCharType="begin"/>
      </w:r>
      <w:r w:rsidR="00CE2667">
        <w:instrText xml:space="preserve"> ADDIN ZOTERO_ITEM CSL_CITATION {"citationID":"ac7q49g6as","properties":{"formattedCitation":"\\uldash{(Evans &amp; Hindell 2004)}","plainCitation":"(Evans &amp; Hindell 2004)","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B05530">
        <w:fldChar w:fldCharType="separate"/>
      </w:r>
      <w:r w:rsidR="00CE2667" w:rsidRPr="00CE2667">
        <w:rPr>
          <w:kern w:val="0"/>
          <w:szCs w:val="24"/>
          <w:u w:val="dash"/>
          <w:lang w:val="en-US"/>
        </w:rPr>
        <w:t>(Evans &amp; Hindell 2004)</w:t>
      </w:r>
      <w:r w:rsidR="00B05530">
        <w:fldChar w:fldCharType="end"/>
      </w:r>
      <w:r w:rsidRPr="00207D2A">
        <w:t>.</w:t>
      </w:r>
      <w:r w:rsidR="001C3A91" w:rsidRPr="00207D2A">
        <w:t xml:space="preserve"> </w:t>
      </w:r>
      <w:del w:id="455" w:author="Balaena Institute whitehead" w:date="2025-09-04T17:16:00Z" w16du:dateUtc="2025-09-04T20:16:00Z">
        <w:r w:rsidR="001C3A91" w:rsidRPr="00207D2A" w:rsidDel="00610477">
          <w:delText xml:space="preserve">Images of a sample of individuals and their corresponding </w:delText>
        </w:r>
        <w:r w:rsidR="001C3A91" w:rsidRPr="00207D2A" w:rsidDel="00610477">
          <w:rPr>
            <w:i/>
            <w:iCs/>
          </w:rPr>
          <w:delText>P(f)</w:delText>
        </w:r>
        <w:r w:rsidR="001C3A91" w:rsidRPr="00207D2A" w:rsidDel="00610477">
          <w:delText xml:space="preserve"> values are shown in the </w:delText>
        </w:r>
        <w:r w:rsidR="009B17FC" w:rsidRPr="00207D2A" w:rsidDel="00610477">
          <w:rPr>
            <w:b/>
            <w:bCs/>
          </w:rPr>
          <w:delText xml:space="preserve">Supplementary Material </w:delText>
        </w:r>
      </w:del>
      <w:del w:id="456" w:author="Balaena Institute whitehead" w:date="2025-09-04T17:10:00Z" w16du:dateUtc="2025-09-04T20:10:00Z">
        <w:r w:rsidR="00C744D6" w:rsidDel="00610477">
          <w:rPr>
            <w:b/>
            <w:bCs/>
          </w:rPr>
          <w:delText>4</w:delText>
        </w:r>
      </w:del>
      <w:del w:id="457" w:author="Balaena Institute whitehead" w:date="2025-09-04T17:16:00Z" w16du:dateUtc="2025-09-04T20:16:00Z">
        <w:r w:rsidR="001C3A91" w:rsidRPr="00207D2A" w:rsidDel="00610477">
          <w:delText xml:space="preserve">. </w:delText>
        </w:r>
      </w:del>
      <w:ins w:id="458" w:author="Balaena Institute whitehead" w:date="2025-09-04T17:09:00Z" w16du:dateUtc="2025-09-04T20:09:00Z">
        <w:r w:rsidR="00610477">
          <w:rPr>
            <w:i/>
            <w:iCs/>
          </w:rPr>
          <w:t xml:space="preserve">P(f) </w:t>
        </w:r>
        <w:r w:rsidR="00610477">
          <w:t xml:space="preserve">estimates were robust to varying </w:t>
        </w:r>
        <w:r w:rsidR="00610477">
          <w:rPr>
            <w:i/>
            <w:iCs/>
          </w:rPr>
          <w:t xml:space="preserve">chm </w:t>
        </w:r>
        <w:r w:rsidR="00610477">
          <w:t xml:space="preserve">and </w:t>
        </w:r>
      </w:ins>
      <w:ins w:id="459" w:author="Balaena Institute whitehead" w:date="2025-09-04T17:10:00Z" w16du:dateUtc="2025-09-04T20:10:00Z">
        <w:r w:rsidR="00610477">
          <w:t xml:space="preserve">prior </w:t>
        </w:r>
        <w:r w:rsidR="00610477">
          <w:rPr>
            <w:i/>
            <w:iCs/>
          </w:rPr>
          <w:t>P(f)</w:t>
        </w:r>
        <w:r w:rsidR="00610477">
          <w:t xml:space="preserve"> values for most individuals</w:t>
        </w:r>
      </w:ins>
      <w:ins w:id="460" w:author="Balaena Institute whitehead" w:date="2025-09-04T17:15:00Z" w16du:dateUtc="2025-09-04T20:15:00Z">
        <w:r w:rsidR="00610477">
          <w:t xml:space="preserve">, particularly </w:t>
        </w:r>
      </w:ins>
      <w:r w:rsidR="00682A68">
        <w:t xml:space="preserve">for </w:t>
      </w:r>
      <w:ins w:id="461" w:author="Balaena Institute whitehead" w:date="2025-09-04T17:15:00Z" w16du:dateUtc="2025-09-04T20:15:00Z">
        <w:r w:rsidR="00610477">
          <w:t xml:space="preserve">those that had </w:t>
        </w:r>
        <w:r w:rsidR="00610477">
          <w:lastRenderedPageBreak/>
          <w:t xml:space="preserve">consistently </w:t>
        </w:r>
      </w:ins>
      <w:ins w:id="462" w:author="Balaena Institute whitehead" w:date="2025-09-04T17:16:00Z" w16du:dateUtc="2025-09-04T20:16:00Z">
        <w:r w:rsidR="00610477">
          <w:t xml:space="preserve">either </w:t>
        </w:r>
      </w:ins>
      <w:ins w:id="463" w:author="Balaena Institute whitehead" w:date="2025-09-04T17:15:00Z" w16du:dateUtc="2025-09-04T20:15:00Z">
        <w:r w:rsidR="00610477">
          <w:t>high</w:t>
        </w:r>
      </w:ins>
      <w:ins w:id="464" w:author="Balaena Institute whitehead" w:date="2025-09-04T17:16:00Z" w16du:dateUtc="2025-09-04T20:16:00Z">
        <w:r w:rsidR="00610477">
          <w:t xml:space="preserve"> or low probabilities of being fema</w:t>
        </w:r>
      </w:ins>
      <w:ins w:id="465" w:author="Balaena Institute whitehead" w:date="2025-09-04T17:17:00Z" w16du:dateUtc="2025-09-04T20:17:00Z">
        <w:r w:rsidR="00610477">
          <w:t>l</w:t>
        </w:r>
      </w:ins>
      <w:ins w:id="466" w:author="Balaena Institute whitehead" w:date="2025-09-04T17:16:00Z" w16du:dateUtc="2025-09-04T20:16:00Z">
        <w:r w:rsidR="00610477">
          <w:t>e (</w:t>
        </w:r>
        <w:r w:rsidR="00610477">
          <w:rPr>
            <w:b/>
            <w:bCs/>
          </w:rPr>
          <w:t>Supplementary Material 4</w:t>
        </w:r>
        <w:r w:rsidR="00610477">
          <w:t>)</w:t>
        </w:r>
      </w:ins>
      <w:ins w:id="467" w:author="Balaena Institute whitehead" w:date="2025-09-04T17:12:00Z" w16du:dateUtc="2025-09-04T20:12:00Z">
        <w:r w:rsidR="00610477">
          <w:t>.</w:t>
        </w:r>
      </w:ins>
      <w:r w:rsidR="00682A68">
        <w:t xml:space="preserve"> </w:t>
      </w:r>
      <w:ins w:id="468" w:author="Balaena Institute whitehead" w:date="2025-09-04T17:12:00Z" w16du:dateUtc="2025-09-04T20:12:00Z">
        <w:r w:rsidR="00610477">
          <w:t xml:space="preserve">Individuals for which varying parameter values had a </w:t>
        </w:r>
      </w:ins>
      <w:ins w:id="469" w:author="Balaena Institute whitehead" w:date="2025-09-04T17:13:00Z" w16du:dateUtc="2025-09-04T20:13:00Z">
        <w:r w:rsidR="00610477">
          <w:t>more considerable effect (i.e., &gt; 0.05 difference</w:t>
        </w:r>
      </w:ins>
      <w:r w:rsidR="00682A68">
        <w:t xml:space="preserve"> in </w:t>
      </w:r>
      <w:r w:rsidR="00682A68">
        <w:rPr>
          <w:i/>
          <w:iCs/>
        </w:rPr>
        <w:t>P(f)</w:t>
      </w:r>
      <w:ins w:id="470" w:author="Balaena Institute whitehead" w:date="2025-09-04T17:13:00Z" w16du:dateUtc="2025-09-04T20:13:00Z">
        <w:r w:rsidR="00610477">
          <w:t xml:space="preserve"> between scenarios)</w:t>
        </w:r>
      </w:ins>
      <w:ins w:id="471" w:author="Balaena Institute whitehead" w:date="2025-09-04T17:12:00Z" w16du:dateUtc="2025-09-04T20:12:00Z">
        <w:r w:rsidR="00610477">
          <w:t xml:space="preserve"> </w:t>
        </w:r>
      </w:ins>
      <w:ins w:id="472" w:author="Balaena Institute whitehead" w:date="2025-09-04T17:14:00Z" w16du:dateUtc="2025-09-04T20:14:00Z">
        <w:r w:rsidR="00610477">
          <w:t xml:space="preserve">had generally intermediate posterior </w:t>
        </w:r>
        <w:r w:rsidR="00610477">
          <w:rPr>
            <w:i/>
            <w:iCs/>
          </w:rPr>
          <w:t xml:space="preserve">P(f) </w:t>
        </w:r>
        <w:r w:rsidR="00610477">
          <w:t xml:space="preserve">estimates (0.25-0.80), and wide bootstrapped 95% confidence intervals. </w:t>
        </w:r>
      </w:ins>
      <w:ins w:id="473" w:author="Balaena Institute whitehead" w:date="2025-09-04T17:16:00Z" w16du:dateUtc="2025-09-04T20:16:00Z">
        <w:r w:rsidR="00610477" w:rsidRPr="00207D2A">
          <w:t xml:space="preserve">Images of a sample of individuals and their corresponding </w:t>
        </w:r>
        <w:r w:rsidR="00610477" w:rsidRPr="00207D2A">
          <w:rPr>
            <w:i/>
            <w:iCs/>
          </w:rPr>
          <w:t>P(f)</w:t>
        </w:r>
        <w:r w:rsidR="00610477" w:rsidRPr="00207D2A">
          <w:t xml:space="preserve"> values are shown in </w:t>
        </w:r>
        <w:r w:rsidR="00610477" w:rsidRPr="00207D2A">
          <w:rPr>
            <w:b/>
            <w:bCs/>
          </w:rPr>
          <w:t xml:space="preserve">Supplementary Material </w:t>
        </w:r>
        <w:r w:rsidR="00610477">
          <w:rPr>
            <w:b/>
            <w:bCs/>
          </w:rPr>
          <w:t>5</w:t>
        </w:r>
        <w:r w:rsidR="00610477" w:rsidRPr="00207D2A">
          <w:t xml:space="preserve">. </w:t>
        </w:r>
      </w:ins>
      <w:ins w:id="474" w:author="Balaena Institute whitehead" w:date="2025-09-04T17:14:00Z" w16du:dateUtc="2025-09-04T20:14:00Z">
        <w:r w:rsidR="00610477">
          <w:t xml:space="preserve"> </w:t>
        </w:r>
      </w:ins>
    </w:p>
    <w:p w14:paraId="385C2218" w14:textId="77777777" w:rsidR="00583D2A" w:rsidRPr="00207D2A" w:rsidRDefault="00583D2A" w:rsidP="00583D2A"/>
    <w:p w14:paraId="4194BA20" w14:textId="2310C1EF" w:rsidR="00583D2A" w:rsidRPr="00207D2A" w:rsidRDefault="007253FA" w:rsidP="00583D2A">
      <w:r>
        <w:rPr>
          <w:noProof/>
        </w:rPr>
        <w:drawing>
          <wp:inline distT="0" distB="0" distL="0" distR="0" wp14:anchorId="54ECBA40" wp14:editId="7E5865DC">
            <wp:extent cx="5943600" cy="3396615"/>
            <wp:effectExtent l="0" t="0" r="0" b="0"/>
            <wp:docPr id="1581022070" name="Picture 2"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022070" name="Picture 2"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52F16FB5" w:rsidR="005F05A3" w:rsidRPr="00207D2A" w:rsidRDefault="00583D2A" w:rsidP="005F05A3">
      <w:pPr>
        <w:pStyle w:val="Caption"/>
        <w:rPr>
          <w:i w:val="0"/>
          <w:iCs w:val="0"/>
          <w:color w:val="auto"/>
        </w:rPr>
      </w:pPr>
      <w:bookmarkStart w:id="475" w:name="_Ref201777743"/>
      <w:commentRangeStart w:id="476"/>
      <w:commentRangeStart w:id="477"/>
      <w:commentRangeStart w:id="478"/>
      <w:r w:rsidRPr="00207D2A">
        <w:rPr>
          <w:b/>
          <w:bCs/>
          <w:color w:val="auto"/>
        </w:rPr>
        <w:t xml:space="preserve">Figure </w:t>
      </w:r>
      <w:bookmarkEnd w:id="475"/>
      <w:r w:rsidR="00F91C57" w:rsidRPr="00207D2A">
        <w:rPr>
          <w:b/>
          <w:bCs/>
          <w:color w:val="auto"/>
        </w:rPr>
        <w:t>5</w:t>
      </w:r>
      <w:commentRangeEnd w:id="476"/>
      <w:r w:rsidR="000023FA">
        <w:rPr>
          <w:rStyle w:val="CommentReference"/>
          <w:i w:val="0"/>
          <w:iCs w:val="0"/>
          <w:color w:val="auto"/>
        </w:rPr>
        <w:commentReference w:id="476"/>
      </w:r>
      <w:commentRangeEnd w:id="477"/>
      <w:r w:rsidR="00AD46A2">
        <w:rPr>
          <w:rStyle w:val="CommentReference"/>
          <w:i w:val="0"/>
          <w:iCs w:val="0"/>
          <w:color w:val="auto"/>
        </w:rPr>
        <w:commentReference w:id="477"/>
      </w:r>
      <w:r w:rsidRPr="00207D2A">
        <w:rPr>
          <w:b/>
          <w:bCs/>
          <w:color w:val="auto"/>
        </w:rPr>
        <w:t>.</w:t>
      </w:r>
      <w:r w:rsidRPr="00207D2A">
        <w:rPr>
          <w:color w:val="auto"/>
        </w:rPr>
        <w:t xml:space="preserve"> </w:t>
      </w:r>
      <w:commentRangeStart w:id="479"/>
      <w:commentRangeStart w:id="480"/>
      <w:r w:rsidRPr="00207D2A">
        <w:rPr>
          <w:i w:val="0"/>
          <w:iCs w:val="0"/>
          <w:color w:val="auto"/>
        </w:rPr>
        <w:t xml:space="preserve">Bootstrapped </w:t>
      </w:r>
      <w:commentRangeEnd w:id="479"/>
      <w:r w:rsidR="00571C21">
        <w:rPr>
          <w:rStyle w:val="CommentReference"/>
          <w:i w:val="0"/>
          <w:iCs w:val="0"/>
          <w:color w:val="auto"/>
        </w:rPr>
        <w:commentReference w:id="479"/>
      </w:r>
      <w:commentRangeEnd w:id="480"/>
      <w:r w:rsidR="00AD46A2">
        <w:rPr>
          <w:rStyle w:val="CommentReference"/>
          <w:i w:val="0"/>
          <w:iCs w:val="0"/>
          <w:color w:val="auto"/>
        </w:rPr>
        <w:commentReference w:id="480"/>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del w:id="481" w:author="Balaena Institute whitehead" w:date="2025-09-23T15:54:00Z" w16du:dateUtc="2025-09-23T18:54:00Z">
        <w:r w:rsidR="00E70CC0" w:rsidRPr="00207D2A" w:rsidDel="0028222D">
          <w:rPr>
            <w:i w:val="0"/>
            <w:iCs w:val="0"/>
            <w:color w:val="auto"/>
          </w:rPr>
          <w:delText xml:space="preserve">bootstrapped </w:delText>
        </w:r>
        <w:r w:rsidR="0042583D" w:rsidRPr="00207D2A" w:rsidDel="0028222D">
          <w:rPr>
            <w:i w:val="0"/>
            <w:iCs w:val="0"/>
            <w:color w:val="auto"/>
          </w:rPr>
          <w:delText xml:space="preserve">mean </w:delText>
        </w:r>
      </w:del>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w:t>
      </w:r>
      <w:del w:id="482" w:author="Balaena Institute whitehead" w:date="2025-09-23T15:55:00Z" w16du:dateUtc="2025-09-23T18:55:00Z">
        <w:r w:rsidRPr="00207D2A" w:rsidDel="0028222D">
          <w:rPr>
            <w:i w:val="0"/>
            <w:iCs w:val="0"/>
            <w:color w:val="auto"/>
          </w:rPr>
          <w:delText xml:space="preserve">mean </w:delText>
        </w:r>
      </w:del>
      <w:r w:rsidRPr="00207D2A">
        <w:rPr>
          <w:i w:val="0"/>
          <w:iCs w:val="0"/>
          <w:color w:val="auto"/>
        </w:rPr>
        <w:t>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w:t>
      </w:r>
      <w:ins w:id="483" w:author="Ana Eguiguren" w:date="2025-09-18T16:35:00Z" w16du:dateUtc="2025-09-18T19:35:00Z">
        <w:r w:rsidR="007253FA">
          <w:rPr>
            <w:i w:val="0"/>
            <w:iCs w:val="0"/>
            <w:color w:val="auto"/>
          </w:rPr>
          <w:t xml:space="preserve">The asterisks </w:t>
        </w:r>
      </w:ins>
      <w:ins w:id="484" w:author="Ana Eguiguren" w:date="2025-09-18T16:36:00Z" w16du:dateUtc="2025-09-18T19:36:00Z">
        <w:r w:rsidR="007253FA">
          <w:rPr>
            <w:i w:val="0"/>
            <w:iCs w:val="0"/>
            <w:color w:val="auto"/>
          </w:rPr>
          <w:t>show measurements for m</w:t>
        </w:r>
      </w:ins>
      <w:ins w:id="485" w:author="Ana Eguiguren" w:date="2025-09-18T16:35:00Z" w16du:dateUtc="2025-09-18T19:35:00Z">
        <w:r w:rsidR="007253FA">
          <w:rPr>
            <w:i w:val="0"/>
            <w:iCs w:val="0"/>
            <w:color w:val="auto"/>
          </w:rPr>
          <w:t>ales observed in the North Atlantic</w:t>
        </w:r>
      </w:ins>
      <w:ins w:id="486" w:author="Ana Eguiguren" w:date="2025-09-18T17:18:00Z" w16du:dateUtc="2025-09-18T20:18:00Z">
        <w:r w:rsidR="00077A16">
          <w:rPr>
            <w:i w:val="0"/>
            <w:iCs w:val="0"/>
            <w:color w:val="auto"/>
          </w:rPr>
          <w:t xml:space="preserve"> and Arctic Oceans</w:t>
        </w:r>
      </w:ins>
      <w:ins w:id="487" w:author="Ana Eguiguren" w:date="2025-09-18T16:35:00Z" w16du:dateUtc="2025-09-18T19:35:00Z">
        <w:r w:rsidR="007253FA">
          <w:rPr>
            <w:i w:val="0"/>
            <w:iCs w:val="0"/>
            <w:color w:val="auto"/>
          </w:rPr>
          <w:t xml:space="preserve">. </w:t>
        </w:r>
      </w:ins>
      <w:commentRangeStart w:id="488"/>
      <w:del w:id="489" w:author="Ana Eguiguren" w:date="2025-09-18T16:35:00Z" w16du:dateUtc="2025-09-18T19:35:00Z">
        <w:r w:rsidRPr="00207D2A" w:rsidDel="007253FA">
          <w:rPr>
            <w:i w:val="0"/>
            <w:iCs w:val="0"/>
            <w:color w:val="auto"/>
          </w:rPr>
          <w:delText xml:space="preserve">Individuals that were observed </w:delText>
        </w:r>
        <w:r w:rsidR="00F63EC0" w:rsidRPr="00207D2A" w:rsidDel="007253FA">
          <w:rPr>
            <w:i w:val="0"/>
            <w:iCs w:val="0"/>
            <w:color w:val="auto"/>
          </w:rPr>
          <w:delText xml:space="preserve">receiving peduncle dives </w:delText>
        </w:r>
        <w:r w:rsidRPr="00207D2A" w:rsidDel="007253FA">
          <w:rPr>
            <w:i w:val="0"/>
            <w:iCs w:val="0"/>
            <w:color w:val="auto"/>
          </w:rPr>
          <w:delText xml:space="preserve">and </w:delText>
        </w:r>
        <w:r w:rsidR="00F63EC0" w:rsidRPr="00207D2A" w:rsidDel="007253FA">
          <w:rPr>
            <w:i w:val="0"/>
            <w:iCs w:val="0"/>
            <w:color w:val="auto"/>
          </w:rPr>
          <w:delText>mature males</w:delText>
        </w:r>
        <w:r w:rsidRPr="00207D2A" w:rsidDel="007253FA">
          <w:rPr>
            <w:i w:val="0"/>
            <w:iCs w:val="0"/>
            <w:color w:val="auto"/>
          </w:rPr>
          <w:delText xml:space="preserve"> (&gt; 13.7 m) are labelled for reference</w:delText>
        </w:r>
        <w:commentRangeEnd w:id="488"/>
        <w:r w:rsidR="00571C21" w:rsidDel="007253FA">
          <w:rPr>
            <w:rStyle w:val="CommentReference"/>
            <w:i w:val="0"/>
            <w:iCs w:val="0"/>
            <w:color w:val="auto"/>
          </w:rPr>
          <w:commentReference w:id="488"/>
        </w:r>
        <w:r w:rsidRPr="00207D2A" w:rsidDel="007253FA">
          <w:rPr>
            <w:i w:val="0"/>
            <w:iCs w:val="0"/>
            <w:color w:val="auto"/>
          </w:rPr>
          <w:delText xml:space="preserve">. </w:delText>
        </w:r>
      </w:del>
      <w:r w:rsidRPr="00207D2A">
        <w:rPr>
          <w:i w:val="0"/>
          <w:iCs w:val="0"/>
          <w:color w:val="auto"/>
        </w:rPr>
        <w:t xml:space="preserve">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478"/>
      <w:r w:rsidR="00A940E9" w:rsidRPr="00207D2A">
        <w:rPr>
          <w:rStyle w:val="CommentReference"/>
          <w:i w:val="0"/>
          <w:iCs w:val="0"/>
          <w:color w:val="auto"/>
        </w:rPr>
        <w:commentReference w:id="478"/>
      </w:r>
    </w:p>
    <w:p w14:paraId="20B5FB0D" w14:textId="2F42B6DA" w:rsidR="00583D2A" w:rsidRPr="00207D2A" w:rsidRDefault="00583D2A">
      <w:pPr>
        <w:pStyle w:val="Heading4"/>
        <w:pPrChange w:id="490" w:author="Ana Eguiguren" w:date="2025-07-09T19:51:00Z" w16du:dateUtc="2025-07-09T22:51:00Z">
          <w:pPr>
            <w:pStyle w:val="Caption"/>
          </w:pPr>
        </w:pPrChange>
      </w:pPr>
      <w:r w:rsidRPr="00207D2A">
        <w:rPr>
          <w:rFonts w:cs="Times New Roman"/>
        </w:rPr>
        <w:t>3.3.3 Peduncle dive patterns</w:t>
      </w:r>
    </w:p>
    <w:p w14:paraId="006CE085" w14:textId="3CFE358A" w:rsidR="00583D2A" w:rsidRPr="00207D2A" w:rsidRDefault="00583D2A" w:rsidP="00583D2A">
      <w:r w:rsidRPr="00207D2A">
        <w:t xml:space="preserve">We inspected </w:t>
      </w:r>
      <w:r w:rsidRPr="00AD46A2">
        <w:rPr>
          <w:highlight w:val="yellow"/>
        </w:rPr>
        <w:t>xxx mins</w:t>
      </w:r>
      <w:r w:rsidRPr="00207D2A">
        <w:t xml:space="preserve"> of the footage from which we extracted whale measurements. Within this footage, we found three individuals doing and 12 individuals receiving peduncle dives out of the 90 individuals for </w:t>
      </w:r>
      <w:r w:rsidRPr="00207D2A">
        <w:lastRenderedPageBreak/>
        <w:t>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79A9B9C7" w:rsidR="00583D2A" w:rsidRPr="00207D2A" w:rsidRDefault="00583D2A" w:rsidP="00583D2A">
      <w:r w:rsidRPr="00207D2A">
        <w:t xml:space="preserve">Length measurements of individuals that performed peduncle dives either fell within the total length ranges corresponding to calves </w:t>
      </w:r>
      <w:commentRangeStart w:id="491"/>
      <w:commentRangeStart w:id="492"/>
      <w:r w:rsidRPr="00207D2A">
        <w:t>(n = 1) or juveniles (n = 3</w:t>
      </w:r>
      <w:commentRangeEnd w:id="491"/>
      <w:r w:rsidR="00571C21">
        <w:rPr>
          <w:rStyle w:val="CommentReference"/>
        </w:rPr>
        <w:commentReference w:id="491"/>
      </w:r>
      <w:commentRangeEnd w:id="492"/>
      <w:r w:rsidR="00AD46A2">
        <w:rPr>
          <w:rStyle w:val="CommentReference"/>
        </w:rPr>
        <w:commentReference w:id="492"/>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 xml:space="preserve">had </w:t>
      </w:r>
      <w:r w:rsidR="001E0016" w:rsidRPr="00207D2A">
        <w:t xml:space="preserve">a </w:t>
      </w:r>
      <w:r w:rsidRPr="00207D2A">
        <w:t>high probability and certainty of being female</w:t>
      </w:r>
      <w:r w:rsidR="001E0016" w:rsidRPr="00207D2A">
        <w:t>.</w:t>
      </w:r>
      <w:r w:rsidRPr="00207D2A">
        <w:t xml:space="preserve"> </w:t>
      </w:r>
      <w:r w:rsidR="009B793A" w:rsidRPr="00207D2A">
        <w:t>The remaining three individuals had slightly lower probabilities of being female associated with a high degree of uncertainty (ID11 P(f) = 0.64, 95% CI [&lt;0.01, 1.00]; ID75 P(f) = 0.62, 95% CI [0.13, 0.97]; ID76 P(f) = 0.88</w:t>
      </w:r>
      <w:r w:rsidR="00052A57" w:rsidRPr="00207D2A">
        <w:t>, 95% CI [0.55,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009C20E8">
        <w:rPr>
          <w:b/>
          <w:bCs/>
        </w:rPr>
        <w:t>6</w:t>
      </w:r>
      <w:r w:rsidR="00052A57" w:rsidRPr="00207D2A">
        <w:t>)</w:t>
      </w:r>
      <w:r w:rsidRPr="00207D2A">
        <w:t>.</w:t>
      </w:r>
    </w:p>
    <w:p w14:paraId="23B686B5" w14:textId="47D5C4DE" w:rsidR="00583D2A" w:rsidRPr="00207D2A" w:rsidRDefault="005E293F" w:rsidP="00583D2A">
      <w:pPr>
        <w:keepNext/>
      </w:pPr>
      <w:r w:rsidRPr="00207D2A">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493" w:author="Ana Eguiguren" w:date="2025-07-10T20:01:00Z" w16du:dateUtc="2025-07-10T23:01:00Z">
        <w:r w:rsidR="00AA392C" w:rsidRPr="00207D2A">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00698DC" w:rsidR="00583D2A" w:rsidRPr="00207D2A" w:rsidRDefault="00583D2A" w:rsidP="00583D2A">
      <w:pPr>
        <w:pStyle w:val="Caption"/>
        <w:rPr>
          <w:i w:val="0"/>
          <w:iCs w:val="0"/>
          <w:color w:val="auto"/>
        </w:rPr>
      </w:pPr>
      <w:bookmarkStart w:id="494" w:name="_Ref201915523"/>
      <w:commentRangeStart w:id="495"/>
      <w:commentRangeStart w:id="496"/>
      <w:commentRangeStart w:id="497"/>
      <w:r w:rsidRPr="00207D2A">
        <w:rPr>
          <w:b/>
          <w:bCs/>
          <w:color w:val="auto"/>
        </w:rPr>
        <w:t xml:space="preserve">Figure </w:t>
      </w:r>
      <w:bookmarkEnd w:id="494"/>
      <w:r w:rsidR="00F91C57" w:rsidRPr="00207D2A">
        <w:rPr>
          <w:b/>
          <w:bCs/>
          <w:color w:val="auto"/>
        </w:rPr>
        <w:t>6</w:t>
      </w:r>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r w:rsidR="00A74405" w:rsidRPr="00207D2A">
        <w:rPr>
          <w:color w:val="auto"/>
        </w:rPr>
        <w:t>NR</w:t>
      </w:r>
      <w:r w:rsidR="00A74405" w:rsidRPr="00207D2A">
        <w:rPr>
          <w:color w:val="auto"/>
          <w:vertAlign w:val="subscript"/>
        </w:rPr>
        <w:t>flipper</w:t>
      </w:r>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r w:rsidR="00A74405" w:rsidRPr="00207D2A">
        <w:rPr>
          <w:color w:val="auto"/>
        </w:rPr>
        <w:t>NR</w:t>
      </w:r>
      <w:r w:rsidR="00A74405" w:rsidRPr="00207D2A">
        <w:rPr>
          <w:color w:val="auto"/>
          <w:vertAlign w:val="subscript"/>
        </w:rPr>
        <w:t>flipper</w:t>
      </w:r>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495"/>
      <w:r w:rsidRPr="00207D2A">
        <w:rPr>
          <w:rStyle w:val="CommentReference"/>
          <w:i w:val="0"/>
          <w:iCs w:val="0"/>
          <w:color w:val="auto"/>
        </w:rPr>
        <w:commentReference w:id="495"/>
      </w:r>
      <w:commentRangeEnd w:id="496"/>
      <w:r w:rsidRPr="00207D2A">
        <w:rPr>
          <w:rStyle w:val="CommentReference"/>
          <w:i w:val="0"/>
          <w:iCs w:val="0"/>
          <w:color w:val="auto"/>
        </w:rPr>
        <w:commentReference w:id="496"/>
      </w:r>
      <w:commentRangeEnd w:id="497"/>
      <w:r w:rsidR="00D9550C" w:rsidRPr="00207D2A">
        <w:rPr>
          <w:rStyle w:val="CommentReference"/>
          <w:i w:val="0"/>
          <w:iCs w:val="0"/>
          <w:color w:val="auto"/>
        </w:rPr>
        <w:commentReference w:id="497"/>
      </w:r>
    </w:p>
    <w:p w14:paraId="29F6A542" w14:textId="77777777" w:rsidR="00583D2A" w:rsidRPr="00207D2A" w:rsidRDefault="00583D2A" w:rsidP="00583D2A"/>
    <w:p w14:paraId="762EA36C" w14:textId="77777777" w:rsidR="00583D2A" w:rsidRPr="00207D2A" w:rsidRDefault="00583D2A" w:rsidP="00583D2A">
      <w:r w:rsidRPr="00207D2A">
        <w:t xml:space="preserve"> </w:t>
      </w:r>
    </w:p>
    <w:p w14:paraId="76406D41" w14:textId="77777777" w:rsidR="00583D2A" w:rsidRPr="00207D2A" w:rsidRDefault="00583D2A" w:rsidP="00583D2A"/>
    <w:p w14:paraId="1B9AC005" w14:textId="77777777" w:rsidR="007459AF" w:rsidRPr="00207D2A" w:rsidRDefault="007459AF" w:rsidP="00862972"/>
    <w:p w14:paraId="0672BFB9" w14:textId="3ED2CDB2" w:rsidR="00862972" w:rsidRPr="00207D2A" w:rsidRDefault="00AC5D18" w:rsidP="00EA7AE3">
      <w:pPr>
        <w:pStyle w:val="Heading2"/>
        <w:rPr>
          <w:rFonts w:cs="Times New Roman"/>
        </w:rPr>
      </w:pPr>
      <w:r w:rsidRPr="007355BC">
        <w:rPr>
          <w:rFonts w:cs="Times New Roman"/>
          <w:rPrChange w:id="498" w:author="Balaena Institute whitehead" w:date="2025-09-03T15:44:00Z" w16du:dateUtc="2025-09-03T18:44:00Z">
            <w:rPr>
              <w:rFonts w:cs="Times New Roman"/>
              <w:highlight w:val="green"/>
            </w:rPr>
          </w:rPrChange>
        </w:rPr>
        <w:t>4. DISCUSSION</w:t>
      </w:r>
    </w:p>
    <w:p w14:paraId="7F271DC8" w14:textId="554F66E7"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body ratio measurements based on snout to flipper distances (</w:t>
      </w:r>
      <w:r w:rsidRPr="00207D2A">
        <w:rPr>
          <w:i/>
          <w:iCs/>
        </w:rPr>
        <w:t>NR</w:t>
      </w:r>
      <w:r w:rsidRPr="00207D2A">
        <w:rPr>
          <w:i/>
          <w:iCs/>
          <w:vertAlign w:val="subscript"/>
        </w:rPr>
        <w:t>flipper</w:t>
      </w:r>
      <w:r w:rsidRPr="00207D2A">
        <w:t xml:space="preserve">) reliably captured the development of sexual dimorphism in sperm whales’ noses </w:t>
      </w:r>
      <w:r w:rsidRPr="00207D2A">
        <w:fldChar w:fldCharType="begin"/>
      </w:r>
      <w:r w:rsidR="00F061E5">
        <w:instrText xml:space="preserve"> ADDIN ZOTERO_ITEM CSL_CITATION {"citationID":"a1rt14bckep","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While some individuals could be classified as males</w:t>
      </w:r>
      <w:r w:rsidR="00820837" w:rsidRPr="00207D2A">
        <w:t xml:space="preserve"> or </w:t>
      </w:r>
      <w:r w:rsidRPr="00207D2A">
        <w:t xml:space="preserve">females with high confidence based on their posterior probability estimates, others lacked the certainty to be assigned as either. 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4F55EA23" w:rsidR="00B80788" w:rsidRPr="00207D2A" w:rsidRDefault="00B80788" w:rsidP="00B80788">
      <w:pPr>
        <w:spacing w:line="360" w:lineRule="auto"/>
      </w:pPr>
      <w:r w:rsidRPr="00207D2A">
        <w:t xml:space="preserve">The uncertainty in </w:t>
      </w:r>
      <w:r w:rsidRPr="00207D2A">
        <w:rPr>
          <w:i/>
          <w:iCs/>
        </w:rPr>
        <w:t xml:space="preserve">TL </w:t>
      </w:r>
      <w:r w:rsidRPr="00207D2A">
        <w:t xml:space="preserve">estimates of our UAV system (CV = 2.0%) fell in the lower </w:t>
      </w:r>
      <w:r w:rsidR="00820837" w:rsidRPr="00207D2A">
        <w:t>range</w:t>
      </w:r>
      <w:r w:rsidRPr="00207D2A">
        <w:t xml:space="preserve"> of boat-based photogrammetric methods relying on laser photogrammetry used in the past </w:t>
      </w:r>
      <w:r w:rsidRPr="00207D2A">
        <w:fldChar w:fldCharType="begin"/>
      </w:r>
      <w:r w:rsidR="00F061E5">
        <w:instrText xml:space="preserve"> ADDIN ZOTERO_ITEM CSL_CITATION {"citationID":"ahiala4gig","properties":{"formattedCitation":"(CV = 1.3 - 5.1%; Gordon 1990, Dawson et al. 1995, Jaquet 2006)","plainCitation":"(CV = 1.3 - 5.1%; Gordon 1990, Dawson et al. 1995, Jaquet 2006)","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label":"page","prefix":"CV = 1.3 - 5.1%; "},{"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Pr="00207D2A">
        <w:fldChar w:fldCharType="separate"/>
      </w:r>
      <w:r w:rsidRPr="00207D2A">
        <w:rPr>
          <w:kern w:val="0"/>
          <w:lang w:val="en-US"/>
        </w:rPr>
        <w:t>(CV = 1.3 - 5.1%; Gordon 1990, Dawson et al. 1995, Jaquet 2006)</w:t>
      </w:r>
      <w:r w:rsidRPr="00207D2A">
        <w:fldChar w:fldCharType="end"/>
      </w:r>
      <w:r w:rsidRPr="00207D2A">
        <w:t xml:space="preserve">. However, our UAV system had higher uncertainty compared to </w:t>
      </w:r>
      <w:r w:rsidR="00820837" w:rsidRPr="00207D2A">
        <w:t>state-of-the-art</w:t>
      </w:r>
      <w:r w:rsidRPr="00207D2A">
        <w:t xml:space="preserve"> approaches for measuring sperm whales with UAV systems equipped with laser altimeters </w:t>
      </w:r>
      <w:r w:rsidRPr="00207D2A">
        <w:fldChar w:fldCharType="begin"/>
      </w:r>
      <w:r w:rsidR="00F061E5">
        <w:instrText xml:space="preserve"> ADDIN ZOTERO_ITEM CSL_CITATION {"citationID":"a2es7pchggb","properties":{"formattedCitation":"(CV = 1.0%; Dickson et al. 2021)","plainCitation":"(CV = 1.0%; Dickson et al. 2021)","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Pr="00207D2A">
        <w:fldChar w:fldCharType="separate"/>
      </w:r>
      <w:r w:rsidRPr="00207D2A">
        <w:rPr>
          <w:kern w:val="0"/>
          <w:lang w:val="en-US"/>
        </w:rPr>
        <w:t>(CV = 1.0%; Dickson et al. 2021)</w:t>
      </w:r>
      <w:r w:rsidRPr="00207D2A">
        <w:fldChar w:fldCharType="end"/>
      </w:r>
      <w:r w:rsidRPr="00207D2A">
        <w:t xml:space="preserve">. Still, we found </w:t>
      </w:r>
      <w:r w:rsidR="009B09D1" w:rsidRPr="00207D2A">
        <w:t xml:space="preserve">that </w:t>
      </w:r>
      <w:r w:rsidR="00820837" w:rsidRPr="00207D2A">
        <w:t xml:space="preserve">our </w:t>
      </w:r>
      <w:r w:rsidRPr="00207D2A">
        <w:t xml:space="preserve">morphometric estimates of total body length remained within previously reported size ranges for sperm whales obtained through direct measurements </w:t>
      </w:r>
      <w:r w:rsidRPr="00207D2A">
        <w:fldChar w:fldCharType="begin"/>
      </w:r>
      <w:r w:rsidR="00F061E5">
        <w:instrText xml:space="preserve"> ADDIN ZOTERO_ITEM CSL_CITATION {"citationID":"a16gv4nek9a","properties":{"formattedCitation":"(Best et al. 1984, Evans &amp; Hindell 2004)","plainCitation":"(Best et al. 1984, Evans &amp; Hindell 200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r w:rsidRPr="00207D2A">
        <w:t xml:space="preserve">. While some research objectives, like detecting individual changes in morphometry over time, may require a higher level of precision, some uncertainty may be acceptable in studies looking at general patterns across a population </w:t>
      </w:r>
      <w:r w:rsidRPr="00207D2A">
        <w:fldChar w:fldCharType="begin"/>
      </w:r>
      <w:r w:rsidR="00F061E5">
        <w:instrText xml:space="preserve"> ADDIN ZOTERO_ITEM CSL_CITATION {"citationID":"anari7ju0i","properties":{"formattedCitation":"(e.g., Waters &amp; Whitehead 1990)","plainCitation":"(e.g., 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Pr="00207D2A">
        <w:fldChar w:fldCharType="separate"/>
      </w:r>
      <w:r w:rsidRPr="00207D2A">
        <w:rPr>
          <w:kern w:val="0"/>
          <w:lang w:val="en-US"/>
        </w:rPr>
        <w:t>(e.g., Waters &amp; Whitehead 1990)</w:t>
      </w:r>
      <w:r w:rsidRPr="00207D2A">
        <w:fldChar w:fldCharType="end"/>
      </w:r>
      <w:r w:rsidRPr="00207D2A">
        <w:t xml:space="preserve">. </w:t>
      </w:r>
      <w:r w:rsidRPr="00207D2A">
        <w:lastRenderedPageBreak/>
        <w:t xml:space="preserve">This is particularly valuable for a population of highly mobile individuals that is impractical (if not impossible) to track over time. Additionally, information </w:t>
      </w:r>
      <w:r w:rsidR="00820837" w:rsidRPr="00207D2A">
        <w:t>on</w:t>
      </w:r>
      <w:r w:rsidRPr="00207D2A">
        <w:t xml:space="preserve"> measurement error can be incorporated in statistical analyses, allowing for a measured interpretation of resulting patterns and parameter estimates </w:t>
      </w:r>
      <w:r w:rsidRPr="00207D2A">
        <w:fldChar w:fldCharType="begin"/>
      </w:r>
      <w:r w:rsidR="00F061E5">
        <w:instrText xml:space="preserve"> ADDIN ZOTERO_ITEM CSL_CITATION {"citationID":"al6o42745i","properties":{"formattedCitation":"(e.g., Bierlich et al. 2021)","plainCitation":"(e.g., Bierlich et al. 2021)","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Pr="00207D2A">
        <w:fldChar w:fldCharType="separate"/>
      </w:r>
      <w:r w:rsidRPr="00207D2A">
        <w:rPr>
          <w:kern w:val="0"/>
          <w:lang w:val="en-US"/>
        </w:rPr>
        <w:t>(e.g., Bierlich et al. 2021)</w:t>
      </w:r>
      <w:r w:rsidRPr="00207D2A">
        <w:fldChar w:fldCharType="end"/>
      </w:r>
      <w:r w:rsidRPr="00207D2A">
        <w:t>.</w:t>
      </w:r>
    </w:p>
    <w:p w14:paraId="41D704B1" w14:textId="1A1D7F6C" w:rsidR="00B80788" w:rsidRPr="00207D2A" w:rsidRDefault="00B80788" w:rsidP="00B80788">
      <w:pPr>
        <w:spacing w:line="360" w:lineRule="auto"/>
      </w:pPr>
      <w:r w:rsidRPr="00207D2A">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xml:space="preserve">) are based on the size distributions at given developmental milestones (e.g., most individuals that rely exclusively on milk are under 5.5 m long; individuals that incorporate solid foods but still primarily rely on milk (i.e., juveniles) are between 5.5 – 7.6 m long; etc.) that are well grounded on anatomical, dietary, and gonadal analyses </w:t>
      </w:r>
      <w:r w:rsidRPr="00207D2A">
        <w:fldChar w:fldCharType="begin"/>
      </w:r>
      <w:r w:rsidR="00F061E5">
        <w:instrText xml:space="preserve"> ADDIN ZOTERO_ITEM CSL_CITATION {"citationID":"a19u9k6141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F061E5">
        <w:instrText xml:space="preserve"> ADDIN ZOTERO_ITEM CSL_CITATION {"citationID":"a1f9qjb6urm","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F061E5" w:rsidRPr="00F061E5">
        <w:rPr>
          <w:kern w:val="0"/>
          <w:lang w:val="en-US"/>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00F061E5">
        <w:instrText xml:space="preserve"> ADDIN ZOTERO_ITEM CSL_CITATION {"citationID":"a2h0su7ns45","properties":{"formattedCitation":"(Ohsumi 1977, Best et al. 1984)","plainCitation":"(Ohsumi 1977, Best et al. 1984)","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 xml:space="preserve">.  However, it is important to note that growth curves are accompanied by uncertainty arising from individual variation in size and development with ag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499"/>
      <w:r w:rsidRPr="00207D2A">
        <w:t xml:space="preserve">m at a given age </w:t>
      </w:r>
      <w:r w:rsidRPr="00207D2A">
        <w:fldChar w:fldCharType="begin"/>
      </w:r>
      <w:r w:rsidR="00F061E5">
        <w:instrText xml:space="preserve"> ADDIN ZOTERO_ITEM CSL_CITATION {"citationID":"a10ttnsdt3n","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499"/>
      <w:r w:rsidRPr="00207D2A">
        <w:rPr>
          <w:rStyle w:val="CommentReference"/>
        </w:rPr>
        <w:commentReference w:id="499"/>
      </w:r>
    </w:p>
    <w:p w14:paraId="70DBCAFF" w14:textId="5859CB12"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 </w:t>
      </w:r>
      <w:r w:rsidRPr="00207D2A">
        <w:fldChar w:fldCharType="begin"/>
      </w:r>
      <w:r w:rsidR="00F061E5">
        <w:instrText xml:space="preserve"> ADDIN ZOTERO_ITEM CSL_CITATION {"citationID":"a2cmsif68v","properties":{"formattedCitation":"(Cheney et al. 2022, Vivier et al. 2023)","plainCitation":"(Cheney et al. 2022, Vivier et al. 2023)","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This highlights the presence of individual variability in size at a given age, as well as the inherent difficulty of converting a continuous measure (</w:t>
      </w:r>
      <w:r w:rsidRPr="00207D2A">
        <w:rPr>
          <w:i/>
          <w:iCs/>
        </w:rPr>
        <w:t>TL</w:t>
      </w:r>
      <w:r w:rsidRPr="00207D2A">
        <w:t xml:space="preserve">) into a categorical one (age-class). But, when bins are wide enough, they perform well (with 2 – 3 age class bins having &gt;72.5% individuals assigned within 2 years of actual age-class bins) </w:t>
      </w:r>
      <w:r w:rsidRPr="00207D2A">
        <w:fldChar w:fldCharType="begin"/>
      </w:r>
      <w:r w:rsidR="00F061E5">
        <w:instrText xml:space="preserve"> ADDIN ZOTERO_ITEM CSL_CITATION {"citationID":"a2n3hcjfst0","properties":{"formattedCitation":"(Vivier et al. 2023, 2025)","plainCitation":"(Vivier et al. 2023, 2025)","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for age classes corresponding to decreasing and stabilizing growth rates </w:t>
      </w:r>
      <w:r w:rsidRPr="00207D2A">
        <w:fldChar w:fldCharType="begin"/>
      </w:r>
      <w:r w:rsidR="00F061E5">
        <w:instrText xml:space="preserve"> ADDIN ZOTERO_ITEM CSL_CITATION {"citationID":"a4dvebm10","properties":{"formattedCitation":"(Vivier et al. 2023)","plainCitation":"(Vivier et al. 2023)","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For sperm whales, the initial growth period (i.e., exponential growth phase) takes place between 0 – 7 years (4.1 – 7.6 m), which can be divided into calves and juveniles </w:t>
      </w:r>
      <w:r w:rsidRPr="00207D2A">
        <w:fldChar w:fldCharType="begin"/>
      </w:r>
      <w:r w:rsidR="00F061E5">
        <w:instrText xml:space="preserve"> ADDIN ZOTERO_ITEM CSL_CITATION {"citationID":"a1nvmigj33v","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At this stage of development, the growth trajectories of males and females are expected to be nearly equivalent </w:t>
      </w:r>
      <w:r w:rsidRPr="00207D2A">
        <w:fldChar w:fldCharType="begin"/>
      </w:r>
      <w:r w:rsidR="00F061E5">
        <w:instrText xml:space="preserve"> ADDIN ZOTERO_ITEM CSL_CITATION {"citationID":"a16kcverni3","properties":{"formattedCitation":"(Nishiwaki et al. 1963, Best et al. 1984)","plainCitation":"(Nishiwaki et al. 1963, Best et al. 1984)","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Nishiwaki et al. 1963, Best et al. 1984)</w:t>
      </w:r>
      <w:r w:rsidRPr="00207D2A">
        <w:fldChar w:fldCharType="end"/>
      </w:r>
      <w:r w:rsidRPr="00207D2A">
        <w:t xml:space="preserve">. Additionally, males experience a ‘secondary growth spurt’ after attaining sexual maturity (&gt;10 m), which would make adult males (10 – 13.7 m) reliably distinguishable from mature males (&gt; 13.7 m). </w:t>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lastRenderedPageBreak/>
        <w:t>4.2 | Sex inferences</w:t>
      </w:r>
    </w:p>
    <w:p w14:paraId="2B5A3A7B" w14:textId="0C17AA26" w:rsidR="00B80788" w:rsidRPr="00207D2A" w:rsidRDefault="00B80788" w:rsidP="00B80788">
      <w:pPr>
        <w:spacing w:line="360" w:lineRule="auto"/>
      </w:pPr>
      <w:r w:rsidRPr="00207D2A">
        <w:t>We found that, despite optimum parameter estimates being sensitive to measurement uncertainty (</w:t>
      </w:r>
      <w:r w:rsidRPr="00207D2A">
        <w:rPr>
          <w:b/>
          <w:bCs/>
        </w:rPr>
        <w:t>Figure 4)</w:t>
      </w:r>
      <w:r w:rsidRPr="00207D2A">
        <w:t xml:space="preserve">, t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dimorphism </w:t>
      </w:r>
      <w:r w:rsidRPr="00207D2A">
        <w:fldChar w:fldCharType="begin"/>
      </w:r>
      <w:r w:rsidR="00F061E5">
        <w:instrText xml:space="preserve"> ADDIN ZOTERO_ITEM CSL_CITATION {"citationID":"a1mkcvu71ck","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Namely, all whales &gt; 13 m—corresponding to the adult/mature male size range </w:t>
      </w:r>
      <w:r w:rsidRPr="00207D2A">
        <w:fldChar w:fldCharType="begin"/>
      </w:r>
      <w:r w:rsidR="00F061E5">
        <w:instrText xml:space="preserve"> ADDIN ZOTERO_ITEM CSL_CITATION {"citationID":"a18olj98kq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had consistently low probabilities of being female; whereas whales with low </w:t>
      </w:r>
      <w:r w:rsidRPr="00207D2A">
        <w:rPr>
          <w:i/>
          <w:iCs/>
        </w:rPr>
        <w:t>NR</w:t>
      </w:r>
      <w:r w:rsidRPr="00207D2A">
        <w:rPr>
          <w:i/>
          <w:iCs/>
          <w:vertAlign w:val="subscript"/>
        </w:rPr>
        <w:t xml:space="preserve">flipper </w:t>
      </w:r>
      <w:r w:rsidRPr="00207D2A">
        <w:t xml:space="preserve">(&lt;0.32)  between 8.5 – 12 m—corresponding to the mature female size range—had a consistently high probability of being female </w:t>
      </w:r>
      <w:r w:rsidRPr="00207D2A">
        <w:fldChar w:fldCharType="begin"/>
      </w:r>
      <w:r w:rsidR="00F061E5">
        <w:instrText xml:space="preserve"> ADDIN ZOTERO_ITEM CSL_CITATION {"citationID":"a1ilaf5ci7t","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individuals (&lt;7.6 m) consistently had </w:t>
      </w:r>
      <w:r w:rsidRPr="00207D2A">
        <w:rPr>
          <w:i/>
          <w:iCs/>
        </w:rPr>
        <w:t>P(f)</w:t>
      </w:r>
      <w:r w:rsidRPr="00207D2A">
        <w:t xml:space="preserve"> ~ 0.5, which is consistent with the expectation that sexual dimorphism in immature individuals, although present, is harder to detect </w:t>
      </w:r>
      <w:r w:rsidRPr="00207D2A">
        <w:fldChar w:fldCharType="begin"/>
      </w:r>
      <w:r w:rsidR="00F061E5">
        <w:instrText xml:space="preserve"> ADDIN ZOTERO_ITEM CSL_CITATION {"citationID":"aiuqedhpn5","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r w:rsidR="00820837" w:rsidRPr="00207D2A">
        <w:t>Hence, our</w:t>
      </w:r>
      <w:r w:rsidRPr="00207D2A">
        <w:t xml:space="preserve"> methods allow for </w:t>
      </w:r>
      <w:proofErr w:type="gramStart"/>
      <w:r w:rsidR="00C93F1A" w:rsidRPr="00207D2A">
        <w:t>the majority of</w:t>
      </w:r>
      <w:proofErr w:type="gramEnd"/>
      <w:r w:rsidRPr="00207D2A">
        <w:t xml:space="preserve"> individuals within the traditional female-immature age-sex class to be reliabl</w:t>
      </w:r>
      <w:r w:rsidR="00820837" w:rsidRPr="00207D2A">
        <w:t>y</w:t>
      </w:r>
      <w:r w:rsidRPr="00207D2A">
        <w:t xml:space="preserve"> identified as adult/mature females. </w:t>
      </w:r>
    </w:p>
    <w:p w14:paraId="3F824791" w14:textId="335A3AAA"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00F061E5">
        <w:instrText xml:space="preserve"> ADDIN ZOTERO_ITEM CSL_CITATION {"citationID":"auhc4n4sia","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high 95% CI 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00F061E5">
        <w:instrText xml:space="preserve"> ADDIN ZOTERO_ITEM CSL_CITATION {"citationID":"a3nuesq91s","properties":{"formattedCitation":"(McLaughlin et al. 2023)","plainCitation":"(McLaughlin et al. 2023)","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hich would make distinguishing subadult males from adult and mature males particularly challenging. </w:t>
      </w:r>
      <w:commentRangeStart w:id="500"/>
      <w:commentRangeStart w:id="501"/>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500"/>
      <w:r w:rsidRPr="00207D2A">
        <w:rPr>
          <w:rStyle w:val="CommentReference"/>
        </w:rPr>
        <w:commentReference w:id="500"/>
      </w:r>
      <w:commentRangeEnd w:id="501"/>
      <w:r w:rsidRPr="00207D2A">
        <w:rPr>
          <w:rStyle w:val="CommentReference"/>
        </w:rPr>
        <w:commentReference w:id="501"/>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00F061E5">
        <w:instrText xml:space="preserve"> ADDIN ZOTERO_ITEM CSL_CITATION {"citationID":"a27kj0cjpv2","properties":{"formattedCitation":"(Einfeldt et al. 2019)","plainCitation":"(Einfeldt et al. 2019)","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3251FB86"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502"/>
      <w:commentRangeStart w:id="503"/>
      <w:r w:rsidRPr="00207D2A">
        <w:fldChar w:fldCharType="begin"/>
      </w:r>
      <w:r w:rsidR="00F061E5">
        <w:instrText xml:space="preserve"> ADDIN ZOTERO_ITEM CSL_CITATION {"citationID":"a27pf2du9q9","properties":{"formattedCitation":"(Best et al. 1984, Waters &amp; Whitehead 1990)","plainCitation":"(Best et al. 1984, Waters &amp; Whitehead 1990)","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502"/>
      <w:r w:rsidRPr="00207D2A">
        <w:rPr>
          <w:rStyle w:val="CommentReference"/>
        </w:rPr>
        <w:commentReference w:id="502"/>
      </w:r>
      <w:commentRangeEnd w:id="503"/>
      <w:r w:rsidR="005D09FC">
        <w:rPr>
          <w:rStyle w:val="CommentReference"/>
        </w:rPr>
        <w:commentReference w:id="503"/>
      </w:r>
      <w:r w:rsidRPr="00207D2A">
        <w:t xml:space="preserve">Because our fieldwork was focused on large groups which are generally composed of mature females and </w:t>
      </w:r>
      <w:r w:rsidRPr="00207D2A">
        <w:lastRenderedPageBreak/>
        <w:t>immature individuals</w:t>
      </w:r>
      <w:r w:rsidR="00C93F1A" w:rsidRPr="00207D2A">
        <w:t xml:space="preserve"> </w:t>
      </w:r>
      <w:r w:rsidR="00C93F1A" w:rsidRPr="00207D2A">
        <w:fldChar w:fldCharType="begin"/>
      </w:r>
      <w:r w:rsidR="00F061E5">
        <w:instrText xml:space="preserve"> ADDIN ZOTERO_ITEM CSL_CITATION {"citationID":"a2pedg4j6b2","properties":{"formattedCitation":"(Best 1979)","plainCitation":"(Best 197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F061E5" w:rsidRPr="00F061E5">
        <w:rPr>
          <w:kern w:val="0"/>
          <w:lang w:val="en-US"/>
        </w:rPr>
        <w:t>(Best 1979)</w:t>
      </w:r>
      <w:r w:rsidR="00C93F1A" w:rsidRPr="00207D2A">
        <w:fldChar w:fldCharType="end"/>
      </w:r>
      <w:r w:rsidRPr="00207D2A">
        <w:t>, it is likely that adult (i.e., sexually mature) males were underrepresented in our sample.</w:t>
      </w:r>
      <w:del w:id="504" w:author="Ana Eguiguren" w:date="2025-09-04T21:04:00Z" w16du:dateUtc="2025-09-05T00:04:00Z">
        <w:r w:rsidRPr="00207D2A" w:rsidDel="00505535">
          <w:delText xml:space="preserve"> </w:delText>
        </w:r>
      </w:del>
      <w:r w:rsidRPr="00207D2A">
        <w:t xml:space="preserve"> </w:t>
      </w:r>
      <w:commentRangeStart w:id="505"/>
      <w:commentRangeStart w:id="506"/>
      <w:r w:rsidR="005D09FC">
        <w:t xml:space="preserve">Despite this we conservatively assumed equal prior probabilities of observing each sex. </w:t>
      </w:r>
      <w:r w:rsidR="00474C79">
        <w:t>This may have underestimated the probability of being female for some intermediate subjects. For instance</w:t>
      </w:r>
      <w:r w:rsidR="00D41EDB">
        <w:t>,</w:t>
      </w:r>
      <w:r w:rsidR="00474C79">
        <w:t xml:space="preserve"> when we changed the </w:t>
      </w:r>
      <w:r w:rsidR="00D71A32">
        <w:t xml:space="preserve">prior </w:t>
      </w:r>
      <w:r w:rsidR="00474C79">
        <w:t xml:space="preserve">expected sex ratio to </w:t>
      </w:r>
      <w:r w:rsidR="00D71A32">
        <w:t>0.79</w:t>
      </w:r>
      <w:r w:rsidR="00474C79">
        <w:t xml:space="preserve"> (the</w:t>
      </w:r>
      <w:r w:rsidR="00D71A32">
        <w:t xml:space="preserve"> proportion of females</w:t>
      </w:r>
      <w:r w:rsidR="00474C79">
        <w:t xml:space="preserve"> in the breeding groups of </w:t>
      </w:r>
      <w:r w:rsidR="00D71A32">
        <w:t>Richard</w:t>
      </w:r>
      <w:r w:rsidR="00474C79">
        <w:t xml:space="preserve"> et al.’s </w:t>
      </w:r>
      <w:r w:rsidR="00D41EDB">
        <w:t xml:space="preserve">(1996) </w:t>
      </w:r>
      <w:r w:rsidR="00474C79">
        <w:t>study</w:t>
      </w:r>
      <w:r w:rsidR="00D71A32">
        <w:t xml:space="preserve"> off the Galápagos Islands</w:t>
      </w:r>
      <w:r w:rsidR="00474C79">
        <w:t>)</w:t>
      </w:r>
      <w:r w:rsidR="00D71A32">
        <w:t xml:space="preserve">, the posterior probability of whale </w:t>
      </w:r>
      <w:ins w:id="507" w:author="Ana Eguiguren" w:date="2025-09-04T21:00:00Z" w16du:dateUtc="2025-09-05T00:00:00Z">
        <w:r w:rsidR="00686AFF">
          <w:t>#75</w:t>
        </w:r>
      </w:ins>
      <w:del w:id="508" w:author="Ana Eguiguren" w:date="2025-09-04T21:00:00Z" w16du:dateUtc="2025-09-05T00:00:00Z">
        <w:r w:rsidR="00D71A32" w:rsidDel="00686AFF">
          <w:delText>#11</w:delText>
        </w:r>
      </w:del>
      <w:r w:rsidR="00D71A32">
        <w:t xml:space="preserve"> being female changed from </w:t>
      </w:r>
      <w:del w:id="509" w:author="Ana Eguiguren" w:date="2025-09-04T21:01:00Z" w16du:dateUtc="2025-09-05T00:01:00Z">
        <w:r w:rsidR="00D71A32" w:rsidDel="00686AFF">
          <w:delText xml:space="preserve">0.64 to </w:delText>
        </w:r>
        <w:r w:rsidR="00D41EDB" w:rsidDel="00686AFF">
          <w:delText>0.87</w:delText>
        </w:r>
      </w:del>
      <w:ins w:id="510" w:author="Ana Eguiguren" w:date="2025-09-04T21:01:00Z" w16du:dateUtc="2025-09-05T00:01:00Z">
        <w:r w:rsidR="00686AFF">
          <w:t>0.62 to 0.80</w:t>
        </w:r>
      </w:ins>
      <w:ins w:id="511" w:author="Ana Eguiguren" w:date="2025-09-04T21:03:00Z" w16du:dateUtc="2025-09-05T00:03:00Z">
        <w:r w:rsidR="004B27FA">
          <w:t xml:space="preserve"> (</w:t>
        </w:r>
        <w:r w:rsidR="004B27FA">
          <w:rPr>
            <w:b/>
            <w:bCs/>
          </w:rPr>
          <w:t>Supplement 4 – Figure S4-2)</w:t>
        </w:r>
      </w:ins>
      <w:r w:rsidR="00D71A32">
        <w:t>.</w:t>
      </w:r>
      <w:commentRangeEnd w:id="505"/>
      <w:r w:rsidR="00D41EDB">
        <w:rPr>
          <w:rStyle w:val="CommentReference"/>
        </w:rPr>
        <w:commentReference w:id="505"/>
      </w:r>
      <w:commentRangeEnd w:id="506"/>
      <w:r w:rsidR="00686AFF">
        <w:rPr>
          <w:rStyle w:val="CommentReference"/>
        </w:rPr>
        <w:commentReference w:id="506"/>
      </w:r>
      <w:ins w:id="512" w:author="Ana Eguiguren" w:date="2025-09-04T21:01:00Z" w16du:dateUtc="2025-09-05T00:01:00Z">
        <w:r w:rsidR="004B27FA">
          <w:t xml:space="preserve"> </w:t>
        </w:r>
      </w:ins>
      <w:ins w:id="513" w:author="Ana Eguiguren" w:date="2025-09-04T21:05:00Z" w16du:dateUtc="2025-09-05T00:05:00Z">
        <w:r w:rsidR="00505535">
          <w:t>However, i</w:t>
        </w:r>
      </w:ins>
      <w:ins w:id="514" w:author="Ana Eguiguren" w:date="2025-09-04T21:01:00Z" w16du:dateUtc="2025-09-05T00:01:00Z">
        <w:r w:rsidR="004B27FA">
          <w:t xml:space="preserve">mplementing this informed prior resulted in unrealistically high probabilities </w:t>
        </w:r>
      </w:ins>
      <w:ins w:id="515" w:author="Ana Eguiguren" w:date="2025-09-04T21:02:00Z" w16du:dateUtc="2025-09-05T00:02:00Z">
        <w:r w:rsidR="004B27FA">
          <w:t xml:space="preserve">of </w:t>
        </w:r>
      </w:ins>
      <w:ins w:id="516" w:author="Ana Eguiguren" w:date="2025-09-04T21:05:00Z" w16du:dateUtc="2025-09-05T00:05:00Z">
        <w:r w:rsidR="00505535">
          <w:t xml:space="preserve">individuals </w:t>
        </w:r>
      </w:ins>
      <w:ins w:id="517" w:author="Ana Eguiguren" w:date="2025-09-04T21:02:00Z" w16du:dateUtc="2025-09-05T00:02:00Z">
        <w:r w:rsidR="004B27FA">
          <w:t xml:space="preserve">being female for calves (original = 0.5, updated = 0.80), </w:t>
        </w:r>
      </w:ins>
      <w:ins w:id="518" w:author="Ana Eguiguren" w:date="2025-09-04T21:06:00Z" w16du:dateUtc="2025-09-05T00:06:00Z">
        <w:r w:rsidR="00505535">
          <w:t xml:space="preserve">given that their nose-to-body ratios would not have diverged enough at that point to be able to tell males and females </w:t>
        </w:r>
      </w:ins>
      <w:ins w:id="519" w:author="Ana Eguiguren" w:date="2025-09-04T21:07:00Z" w16du:dateUtc="2025-09-05T00:07:00Z">
        <w:r w:rsidR="006F0DBB">
          <w:t>apart</w:t>
        </w:r>
        <w:r w:rsidR="00505535">
          <w:t>. Thus,</w:t>
        </w:r>
      </w:ins>
      <w:ins w:id="520" w:author="Ana Eguiguren" w:date="2025-09-04T21:02:00Z" w16du:dateUtc="2025-09-05T00:02:00Z">
        <w:r w:rsidR="004B27FA">
          <w:t xml:space="preserve"> we consider our co</w:t>
        </w:r>
      </w:ins>
      <w:ins w:id="521" w:author="Ana Eguiguren" w:date="2025-09-04T21:03:00Z" w16du:dateUtc="2025-09-05T00:03:00Z">
        <w:r w:rsidR="004B27FA">
          <w:t xml:space="preserve">nservative prior </w:t>
        </w:r>
      </w:ins>
      <w:ins w:id="522" w:author="Ana Eguiguren" w:date="2025-09-04T21:04:00Z" w16du:dateUtc="2025-09-05T00:04:00Z">
        <w:r w:rsidR="00505535">
          <w:t>to produce</w:t>
        </w:r>
      </w:ins>
      <w:ins w:id="523" w:author="Ana Eguiguren" w:date="2025-09-04T21:07:00Z" w16du:dateUtc="2025-09-05T00:07:00Z">
        <w:r w:rsidR="0030793A">
          <w:t xml:space="preserve"> a better representation of </w:t>
        </w:r>
        <w:r w:rsidR="006F0DBB">
          <w:t>the morpho</w:t>
        </w:r>
      </w:ins>
      <w:ins w:id="524" w:author="Ana Eguiguren" w:date="2025-09-04T21:08:00Z" w16du:dateUtc="2025-09-05T00:08:00Z">
        <w:r w:rsidR="006F0DBB">
          <w:t>metric different between males and females throughout their development</w:t>
        </w:r>
      </w:ins>
      <w:ins w:id="525" w:author="Ana Eguiguren" w:date="2025-09-04T21:07:00Z" w16du:dateUtc="2025-09-05T00:07:00Z">
        <w:r w:rsidR="0030793A">
          <w:t>.</w:t>
        </w:r>
      </w:ins>
    </w:p>
    <w:p w14:paraId="510B815B" w14:textId="59BF19F1" w:rsidR="00C93F1A" w:rsidRPr="00207D2A" w:rsidRDefault="00B80788" w:rsidP="00B80788">
      <w:pPr>
        <w:spacing w:line="360" w:lineRule="auto"/>
      </w:pPr>
      <w:r w:rsidRPr="00207D2A">
        <w:t xml:space="preserve">We found consistent support for a constant (i.e., linear) growth rat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At the same time, it contrasts with male </w:t>
      </w:r>
      <w:r w:rsidRPr="00207D2A">
        <w:rPr>
          <w:i/>
          <w:iCs/>
        </w:rPr>
        <w:t>TL-</w:t>
      </w:r>
      <w:r w:rsidRPr="00207D2A">
        <w:t xml:space="preserve">age growth curves that show decelerating growth in total body length as individuals approach 15 m (~40 years) </w:t>
      </w:r>
      <w:r w:rsidRPr="00207D2A">
        <w:fldChar w:fldCharType="begin"/>
      </w:r>
      <w:r w:rsidR="00F061E5">
        <w:instrText xml:space="preserve"> ADDIN ZOTERO_ITEM CSL_CITATION {"citationID":"a1qmeodpp09","properties":{"formattedCitation":"(Nishiwaki et al. 1963, Ohsumi 1977, Waters &amp; Whitehead 1990, Dickson 2020)","plainCitation":"(Nishiwaki et al. 1963, Ohsumi 1977, Waters &amp; Whitehead 1990, Dickson 2020)","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16,"uris":["http://zotero.org/users/5395629/items/ACCKBNSX"],"itemData":{"id":16,"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rsidRPr="00207D2A">
        <w:fldChar w:fldCharType="separate"/>
      </w:r>
      <w:r w:rsidR="00F061E5" w:rsidRPr="00F061E5">
        <w:rPr>
          <w:kern w:val="0"/>
          <w:lang w:val="en-US"/>
        </w:rPr>
        <w:t>(Nishiwaki et al. 1963, Ohsumi 1977, Waters &amp; Whitehead 1990, Dickson 2020)</w:t>
      </w:r>
      <w:r w:rsidRPr="00207D2A">
        <w:fldChar w:fldCharType="end"/>
      </w:r>
      <w:r w:rsidRPr="00207D2A">
        <w:t xml:space="preserve">. </w:t>
      </w:r>
      <w:r w:rsidR="00C93F1A" w:rsidRPr="00207D2A">
        <w:t xml:space="preserve">Although our dataset did not cover the full length span of mature males, which can reach over &gt; 18 m </w:t>
      </w:r>
      <w:r w:rsidR="00C93F1A" w:rsidRPr="00207D2A">
        <w:fldChar w:fldCharType="begin"/>
      </w:r>
      <w:r w:rsidR="00F061E5">
        <w:instrText xml:space="preserve"> ADDIN ZOTERO_ITEM CSL_CITATION {"citationID":"asqbp49imr","properties":{"formattedCitation":"(Kasuya 1991)","plainCitation":"(Kasuya 1991)","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F061E5" w:rsidRPr="00F061E5">
        <w:rPr>
          <w:kern w:val="0"/>
          <w:lang w:val="en-US"/>
        </w:rPr>
        <w:t>(Kasuya 1991)</w:t>
      </w:r>
      <w:r w:rsidR="00C93F1A" w:rsidRPr="00207D2A">
        <w:fldChar w:fldCharType="end"/>
      </w:r>
      <w:r w:rsidR="00C93F1A" w:rsidRPr="00207D2A">
        <w:t>, it still stands that the growth period of male sperm whale noses far exceeds the growth period for their total body length. The decoupling growth curves for total body length and nose-to-body ratio may indicate</w:t>
      </w:r>
      <w:r w:rsidRPr="00207D2A">
        <w:t xml:space="preserve"> results  that the growth in larger males </w:t>
      </w:r>
      <w:r w:rsidR="00C93F1A" w:rsidRPr="00207D2A">
        <w:t>is</w:t>
      </w:r>
      <w:r w:rsidRPr="00207D2A">
        <w:t xml:space="preserve"> primarily driven by the growth of soft tissues encasing the sperm whales’ spermaceti organ, which in older males visibly protrudes beyond the lower jaw when seen from the side, instead of indeterminate skeletal growth </w:t>
      </w:r>
      <w:r w:rsidRPr="00207D2A">
        <w:fldChar w:fldCharType="begin"/>
      </w:r>
      <w:r w:rsidR="00F061E5">
        <w:instrText xml:space="preserve"> ADDIN ZOTERO_ITEM CSL_CITATION {"citationID":"a1vioe79a2g","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6903F914" w:rsidR="00B80788" w:rsidRDefault="00B80788" w:rsidP="00B80788">
      <w:pPr>
        <w:spacing w:line="360" w:lineRule="auto"/>
        <w:rPr>
          <w:ins w:id="526" w:author="Hal Whitehead" w:date="2025-08-08T14:35:00Z" w16du:dateUtc="2025-08-08T17:35:00Z"/>
        </w:rPr>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00F061E5">
        <w:instrText xml:space="preserve"> ADDIN ZOTERO_ITEM CSL_CITATION {"citationID":"aaef8kup0f","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t>
      </w:r>
      <w:r w:rsidR="005A5585">
        <w:t>T</w:t>
      </w:r>
      <w:r w:rsidRPr="00207D2A">
        <w:t xml:space="preserve">here is direct evidence that male giraffes with longer necks and larger-bodied elephants have higher reproductive success </w:t>
      </w:r>
      <w:r w:rsidRPr="00207D2A">
        <w:fldChar w:fldCharType="begin"/>
      </w:r>
      <w:r w:rsidR="00F061E5">
        <w:instrText xml:space="preserve"> ADDIN ZOTERO_ITEM CSL_CITATION {"citationID":"6w1ohVkk","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527"/>
      <w:r w:rsidRPr="00207D2A">
        <w:fldChar w:fldCharType="begin"/>
      </w:r>
      <w:r w:rsidR="00F061E5">
        <w:instrText xml:space="preserve"> ADDIN ZOTERO_ITEM CSL_CITATION {"citationID":"a1n3kkmnlm5","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527"/>
      <w:r w:rsidRPr="00207D2A">
        <w:rPr>
          <w:rStyle w:val="CommentReference"/>
        </w:rPr>
        <w:commentReference w:id="527"/>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lastRenderedPageBreak/>
        <w:t>4.3 | Peduncle dive patterns</w:t>
      </w:r>
    </w:p>
    <w:p w14:paraId="02F747BF" w14:textId="37489CDD" w:rsidR="00B80788" w:rsidRPr="00207D2A" w:rsidRDefault="00B80788" w:rsidP="00B80788">
      <w:pPr>
        <w:spacing w:line="360" w:lineRule="auto"/>
      </w:pPr>
      <w:r w:rsidRPr="00207D2A">
        <w:t>Our inspection of peduncle dive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r w:rsidRPr="00207D2A">
        <w:fldChar w:fldCharType="begin"/>
      </w:r>
      <w:r w:rsidR="00F061E5">
        <w:instrText xml:space="preserve"> ADDIN ZOTERO_ITEM CSL_CITATION {"citationID":"a13jru1qbql","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The remaining 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These findings align with previous work in which individual sex was known based on molecular methods or genital inspections, showing that only females receive peduncle dives </w:t>
      </w:r>
      <w:r w:rsidRPr="00207D2A">
        <w:fldChar w:fldCharType="begin"/>
      </w:r>
      <w:r w:rsidR="00F061E5">
        <w:instrText xml:space="preserve"> ADDIN ZOTERO_ITEM CSL_CITATION {"citationID":"a20ukgc4kk6","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Two of the individuals observed receiving peduncle dives fell in the a ‘adult female’ size range (8.5 – 10 m – </w:t>
      </w:r>
      <w:r w:rsidRPr="00207D2A">
        <w:rPr>
          <w:b/>
          <w:bCs/>
        </w:rPr>
        <w:t>Table 1</w:t>
      </w:r>
      <w:r w:rsidRPr="00207D2A">
        <w:t xml:space="preserve">) and had a high degree of uncertainty associated to their </w:t>
      </w:r>
      <w:r w:rsidRPr="00207D2A">
        <w:rPr>
          <w:i/>
          <w:iCs/>
        </w:rPr>
        <w:t xml:space="preserve">P(f) </w:t>
      </w:r>
      <w:r w:rsidRPr="00207D2A">
        <w:t>estimates (</w:t>
      </w:r>
      <w:r w:rsidRPr="00207D2A">
        <w:rPr>
          <w:b/>
          <w:bCs/>
        </w:rPr>
        <w:t>Figure 6</w:t>
      </w:r>
      <w:r w:rsidRPr="00207D2A">
        <w:t xml:space="preserve">). Research off the Caribbean found that nulliparous females receive peduncle dives, but whether these individuals were younger females or simply had not given birth within the study period is unknown </w:t>
      </w:r>
      <w:r w:rsidRPr="00207D2A">
        <w:fldChar w:fldCharType="begin"/>
      </w:r>
      <w:r w:rsidR="00F061E5">
        <w:instrText xml:space="preserve"> ADDIN ZOTERO_ITEM CSL_CITATION {"citationID":"a28ualmql24","properties":{"formattedCitation":"(Konrad et al. 2019b)","plainCitation":"(Konrad et al. 2019b)","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Pr="00207D2A">
        <w:fldChar w:fldCharType="separate"/>
      </w:r>
      <w:r w:rsidR="00F061E5">
        <w:rPr>
          <w:kern w:val="0"/>
        </w:rPr>
        <w:t>(Konrad et al. 2019b)</w:t>
      </w:r>
      <w:r w:rsidRPr="00207D2A">
        <w:fldChar w:fldCharType="end"/>
      </w:r>
      <w:r w:rsidRPr="00207D2A">
        <w:t xml:space="preserve">. Females at this size range have most likely attained sexual maturity and are capable of conceiving </w:t>
      </w:r>
      <w:r w:rsidRPr="00207D2A">
        <w:fldChar w:fldCharType="begin"/>
      </w:r>
      <w:r w:rsidR="00F061E5">
        <w:instrText xml:space="preserve"> ADDIN ZOTERO_ITEM CSL_CITATION {"citationID":"a2o1cl8n0s1","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However, our methods did have the resolution to confidently discern these individuals as females. 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00F061E5">
        <w:instrText xml:space="preserve"> ADDIN ZOTERO_ITEM CSL_CITATION {"citationID":"6dIcuvdx","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We caution that our methods for detecting participation of PD </w:t>
      </w:r>
      <w:r w:rsidR="009B09D1" w:rsidRPr="00207D2A">
        <w:t>were</w:t>
      </w:r>
      <w:r w:rsidRPr="00207D2A">
        <w:t xml:space="preserve"> not exhaustive, as we only inspected a subset of available footage, and thus don’t 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00F061E5">
        <w:instrText xml:space="preserve"> ADDIN ZOTERO_ITEM CSL_CITATION {"citationID":"a144n00ipkf","properties":{"formattedCitation":"(Konrad et al. 2019b, Sarano et al. 2023)","plainCitation":"(Konrad et al. 2019b, Sarano et al. 2023)","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Konrad et al. 2019b, Sarano et al. 2023)</w:t>
      </w:r>
      <w:r w:rsidRPr="00207D2A">
        <w:fldChar w:fldCharType="end"/>
      </w:r>
      <w:r w:rsidRPr="00207D2A">
        <w:t>.</w:t>
      </w:r>
    </w:p>
    <w:p w14:paraId="726E16FA" w14:textId="313F904C" w:rsidR="00B80788" w:rsidRPr="00207D2A" w:rsidRDefault="00B80788" w:rsidP="00B80788">
      <w:pPr>
        <w:pStyle w:val="Heading3"/>
        <w:rPr>
          <w:rFonts w:cs="Times New Roman"/>
        </w:rPr>
      </w:pPr>
      <w:r w:rsidRPr="00207D2A">
        <w:rPr>
          <w:rFonts w:cs="Times New Roman"/>
        </w:rPr>
        <w:t>4.4 | Future directions</w:t>
      </w:r>
    </w:p>
    <w:p w14:paraId="7536D841" w14:textId="166B816A"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00F061E5">
        <w:instrText xml:space="preserve"> ADDIN ZOTERO_ITEM CSL_CITATION {"citationID":"a56i8euhah","properties":{"formattedCitation":"(Mann &amp; Smuts 1998, 1999, Fellner et al. 2013)","plainCitation":"(Mann &amp; Smuts 1998, 1999, Fellner et al. 2013)","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00F061E5">
        <w:instrText xml:space="preserve"> ADDIN ZOTERO_ITEM CSL_CITATION {"citationID":"a2ll45et69n","properties":{"formattedCitation":"(Mann &amp; Smuts 1998, Fellner et al. 2013, Sakai et al. 2013, Eguiguren et al. 2025b)","plainCitation":"(Mann &amp; Smuts 1998, Fellner et al. 2013, Sakai et al. 2013, Eguiguren et al. 2025b)","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Pr>
          <w:kern w:val="0"/>
          <w:lang w:val="fr-FR"/>
        </w:rPr>
        <w:t>(Mann &amp; Smuts 1998, Fellner et al. 2013, Sakai et al. 2013, Eguiguren et al. 2025b)</w:t>
      </w:r>
      <w:r w:rsidRPr="00207D2A">
        <w:fldChar w:fldCharType="end"/>
      </w:r>
      <w:r w:rsidRPr="00AD46A2">
        <w:rPr>
          <w:lang w:val="fr-FR"/>
        </w:rPr>
        <w:t xml:space="preserve">. </w:t>
      </w:r>
      <w:r w:rsidRPr="00207D2A">
        <w:t xml:space="preserve">Using </w:t>
      </w:r>
      <w:r w:rsidR="00D0654D">
        <w:lastRenderedPageBreak/>
        <w:t>UAV</w:t>
      </w:r>
      <w:r w:rsidRPr="00207D2A">
        <w:t xml:space="preserve">-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00F061E5">
        <w:instrText xml:space="preserve"> ADDIN ZOTERO_ITEM CSL_CITATION {"citationID":"a1jpn5ngd6f","properties":{"formattedCitation":"(Gero et al. 2013, Cantor et al. 2019)","plainCitation":"(Gero et al. 2013, Cantor et al. 2019)","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xml:space="preserve">. Being able to infer the developmental stage of individuals from </w:t>
      </w:r>
      <w:r w:rsidR="00D0654D">
        <w:t>UAV</w:t>
      </w:r>
      <w:r w:rsidRPr="00207D2A">
        <w:t xml:space="preserve">-derived footage would allow us to better understand the extent to which care behaviours are driven by calves or juveniles seeking care versus adults providing care, and how these change overtime. </w:t>
      </w:r>
    </w:p>
    <w:p w14:paraId="541325DB" w14:textId="1882C0F3"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00F061E5">
        <w:instrText xml:space="preserve"> ADDIN ZOTERO_ITEM CSL_CITATION {"citationID":"a2qai6ds0df","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r w:rsidRPr="00207D2A">
        <w:rPr>
          <w:i/>
          <w:iCs/>
        </w:rPr>
        <w:t>TL</w:t>
      </w:r>
      <w:r w:rsidRPr="00207D2A">
        <w:t xml:space="preserve"> and </w:t>
      </w:r>
      <w:r w:rsidRPr="00207D2A">
        <w:rPr>
          <w:i/>
          <w:iCs/>
        </w:rPr>
        <w:t>NR</w:t>
      </w:r>
      <w:r w:rsidRPr="00207D2A">
        <w:rPr>
          <w:i/>
          <w:iCs/>
          <w:vertAlign w:val="subscript"/>
        </w:rPr>
        <w:t>flipper</w:t>
      </w:r>
      <w:r w:rsidRPr="00207D2A">
        <w:t xml:space="preserve"> correlate with the frequency with which </w:t>
      </w:r>
      <w:proofErr w:type="gramStart"/>
      <w:r w:rsidRPr="00207D2A">
        <w:t>females</w:t>
      </w:r>
      <w:proofErr w:type="gramEnd"/>
      <w:r w:rsidRPr="00207D2A">
        <w:t xml:space="preserve"> approach or interact with males and vice versa. While this would not directly measure reproductive success, patterns of female-male interactions could clarify the drivers of female choice </w:t>
      </w:r>
      <w:r w:rsidRPr="00207D2A">
        <w:fldChar w:fldCharType="begin"/>
      </w:r>
      <w:r w:rsidR="00F061E5">
        <w:instrText xml:space="preserve"> ADDIN ZOTERO_ITEM CSL_CITATION {"citationID":"a1pck73ei98","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0C20D2EF" w:rsidR="00B80788" w:rsidRPr="00207D2A" w:rsidRDefault="00B80788" w:rsidP="00B80788">
      <w:pPr>
        <w:spacing w:line="360" w:lineRule="auto"/>
      </w:pPr>
      <w:r w:rsidRPr="00207D2A">
        <w:t xml:space="preserve">Length-based inferences of developmental stage obtained through UAV photogrammetry can also provide a relatively inexpensive and quick method </w:t>
      </w:r>
      <w:r w:rsidR="00A162A5" w:rsidRPr="00207D2A">
        <w:t xml:space="preserve">for </w:t>
      </w:r>
      <w:r w:rsidRPr="00207D2A">
        <w:t xml:space="preserve">quantifying the age structure of a population, and inferring its reproductive potential </w:t>
      </w:r>
      <w:r w:rsidRPr="00207D2A">
        <w:fldChar w:fldCharType="begin"/>
      </w:r>
      <w:r w:rsidR="00F061E5">
        <w:instrText xml:space="preserve"> ADDIN ZOTERO_ITEM CSL_CITATION {"citationID":"agv6mkun41","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Usually, estimating the age distribution </w:t>
      </w:r>
      <w:r w:rsidR="00A162A5" w:rsidRPr="00207D2A">
        <w:t>of</w:t>
      </w:r>
      <w:r w:rsidRPr="00207D2A">
        <w:t xml:space="preserve"> a population requires</w:t>
      </w:r>
      <w:commentRangeStart w:id="528"/>
      <w:r w:rsidR="000B7221">
        <w:t xml:space="preserve"> large-scale sampling (e.g., hunting or commercial harvesting), </w:t>
      </w:r>
      <w:r w:rsidRPr="00207D2A">
        <w:t>mark-recapture methods and long-term monitoring</w:t>
      </w:r>
      <w:commentRangeEnd w:id="528"/>
      <w:r w:rsidR="00DA2810">
        <w:rPr>
          <w:rStyle w:val="CommentReference"/>
        </w:rPr>
        <w:commentReference w:id="528"/>
      </w:r>
      <w:r w:rsidRPr="00207D2A">
        <w:t xml:space="preserve">. But, photogrammetric estimates of size distribution, informed by ground-truthing data, can provide useful estimates </w:t>
      </w:r>
      <w:r w:rsidRPr="00207D2A">
        <w:fldChar w:fldCharType="begin"/>
      </w:r>
      <w:r w:rsidR="00F061E5">
        <w:instrText xml:space="preserve"> ADDIN ZOTERO_ITEM CSL_CITATION {"citationID":"atnmqg5s5f","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This is a particularly useful means of monitoring the reproductive potential of a population over time, for instance, shortly after the end of whaling vs 50 years later,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F061E5">
        <w:instrText xml:space="preserve"> ADDIN ZOTERO_ITEM CSL_CITATION {"citationID":"a2of0jtejec","properties":{"formattedCitation":"(Eguiguren et al. 2025a)","plainCitation":"(Eguiguren et al. 2025a)","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F061E5" w:rsidRPr="00F061E5">
        <w:rPr>
          <w:kern w:val="0"/>
          <w:lang w:val="en-US"/>
        </w:rPr>
        <w:t>(Eguiguren et al. 2025a)</w:t>
      </w:r>
      <w:r w:rsidR="00A162A5" w:rsidRPr="00207D2A">
        <w:fldChar w:fldCharType="end"/>
      </w:r>
      <w:r w:rsidRPr="00207D2A">
        <w:t xml:space="preserve">. Still, some care should be taken to make sure that individuals measured are a representative and unbiased sample of the population. </w:t>
      </w:r>
    </w:p>
    <w:p w14:paraId="0303C001" w14:textId="28C2E950" w:rsidR="00B80788" w:rsidRPr="005618C0" w:rsidRDefault="00B80788" w:rsidP="00B80788">
      <w:pPr>
        <w:spacing w:line="360" w:lineRule="auto"/>
        <w:rPr>
          <w:lang w:val="es-ES"/>
        </w:rPr>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w:t>
      </w:r>
      <w:r w:rsidRPr="00207D2A">
        <w:lastRenderedPageBreak/>
        <w:t xml:space="preserve">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00F061E5">
        <w:instrText xml:space="preserve"> ADDIN ZOTERO_ITEM CSL_CITATION {"citationID":"a2688n6jdgm","properties":{"formattedCitation":"(e.g., Connor et al. 2006, Harvey et al. 2017, Zwamborn et al. 2023)","plainCitation":"(e.g., Connor et al. 2006, Harvey et al. 2017, Zwamborn et al. 2023)","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label":"page","prefix":"e.g.,"},{"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F061E5">
        <w:rPr>
          <w:rFonts w:ascii="Cambria Math" w:hAnsi="Cambria Math" w:cs="Cambria Math"/>
        </w:rPr>
        <w:instrText>∼</w:instrText>
      </w:r>
      <w:r w:rsidR="00F061E5">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0B7221">
        <w:rPr>
          <w:kern w:val="0"/>
          <w:lang w:val="fr-FR"/>
        </w:rPr>
        <w:t>(e.g., Connor et al. 2006, Harvey et al. 2017, Zwamborn et al. 2023)</w:t>
      </w:r>
      <w:r w:rsidRPr="00207D2A">
        <w:fldChar w:fldCharType="end"/>
      </w:r>
      <w:r w:rsidRPr="000B7221">
        <w:rPr>
          <w:lang w:val="fr-FR"/>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individuals?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Pr="00207D2A">
        <w:t xml:space="preserve">, which until now we have only been able to glean from proximity-based assessments of association </w:t>
      </w:r>
      <w:r w:rsidRPr="00207D2A">
        <w:fldChar w:fldCharType="begin"/>
      </w:r>
      <w:r w:rsidR="00F061E5">
        <w:instrText xml:space="preserve"> ADDIN ZOTERO_ITEM CSL_CITATION {"citationID":"a23nkivlrqb","properties":{"formattedCitation":"(Christal et al. 1998, Gero et al. 2014, Eguiguren et al. 2025b)","plainCitation":"(Christal et al. 1998, Gero et al. 2014, Eguiguren et al. 2025b)","noteIndex":0},"citationItems":[{"id":551,"uris":["http://zotero.org/users/5395629/items/2YZ8WU9I"],"itemData":{"id":551,"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1027,"uris":["http://zotero.org/users/5395629/items/ESAVG4RV"],"itemData":{"id":1027,"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w:instrText>
      </w:r>
      <w:r w:rsidR="00F061E5" w:rsidRPr="005618C0">
        <w:rPr>
          <w:lang w:val="es-ES"/>
        </w:rPr>
        <w:instrText xml:space="preserve">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sidRPr="005618C0">
        <w:rPr>
          <w:kern w:val="0"/>
          <w:lang w:val="es-ES"/>
        </w:rPr>
        <w:t>(Christal et al. 1998, Gero et al. 2014, Eguiguren et al. 2025b)</w:t>
      </w:r>
      <w:r w:rsidRPr="00207D2A">
        <w:fldChar w:fldCharType="end"/>
      </w:r>
      <w:r w:rsidRPr="005618C0">
        <w:rPr>
          <w:lang w:val="es-ES"/>
        </w:rPr>
        <w:t xml:space="preserve">. </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4EA0DE97"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equivalent to those presented by Cheney et al. (2022), Vivier et al. (2024), and Robinson &amp; Visona-Kelly (2025).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F061E5">
        <w:instrText xml:space="preserve"> ADDIN ZOTERO_ITEM CSL_CITATION {"citationID":"a2o3o63jeoc","properties":{"formattedCitation":"(Adamczak et al. 2023)","plainCitation":"(Adamczak et al. 2023)","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fldChar w:fldCharType="begin"/>
      </w:r>
      <w:r w:rsidR="00F061E5">
        <w:instrText xml:space="preserve"> ADDIN ZOTERO_ITEM CSL_CITATION {"citationID":"a1bvt0f61me","properties":{"formattedCitation":"\\uldash{(Clarke et al. 2012)}","plainCitation":"(Clarke et al. 2012)","dontUpdate":true,"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r w:rsidRPr="00207D2A">
        <w:rPr>
          <w:kern w:val="0"/>
          <w:u w:val="dash"/>
          <w:lang w:val="en-US"/>
        </w:rPr>
        <w:t xml:space="preserve">Clarke et al. </w:t>
      </w:r>
      <w:r w:rsidR="003B5C80">
        <w:rPr>
          <w:kern w:val="0"/>
          <w:u w:val="dash"/>
          <w:lang w:val="en-US"/>
        </w:rPr>
        <w:t>(</w:t>
      </w:r>
      <w:r w:rsidRPr="00207D2A">
        <w:rPr>
          <w:kern w:val="0"/>
          <w:u w:val="dash"/>
          <w:lang w:val="en-US"/>
        </w:rPr>
        <w:t>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00F061E5">
        <w:instrText xml:space="preserve"> ADDIN ZOTERO_ITEM CSL_CITATION {"citationID":"aaes5v1qie","properties":{"formattedCitation":"\\uldash{(Waters &amp; Whitehead 1990)}","plainCitation":"(Waters &amp; Whitehead 1990)","dontUpdate":true,"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 xml:space="preserve">Waters &amp; Whitehead </w:t>
      </w:r>
      <w:r w:rsidR="003B5C80">
        <w:rPr>
          <w:kern w:val="0"/>
          <w:u w:val="dash"/>
          <w:lang w:val="en-US"/>
        </w:rPr>
        <w:t>(</w:t>
      </w:r>
      <w:r w:rsidRPr="00207D2A">
        <w:rPr>
          <w:kern w:val="0"/>
          <w:u w:val="dash"/>
          <w:lang w:val="en-US"/>
        </w:rPr>
        <w:t>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variation </w:t>
      </w:r>
      <w:r w:rsidRPr="00207D2A">
        <w:fldChar w:fldCharType="begin"/>
      </w:r>
      <w:r w:rsidR="00F061E5">
        <w:instrText xml:space="preserve"> ADDIN ZOTERO_ITEM CSL_CITATION {"citationID":"a26frri2phc","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F061E5" w:rsidRPr="00F061E5">
        <w:rPr>
          <w:kern w:val="0"/>
          <w:lang w:val="en-US"/>
        </w:rPr>
        <w:t>(Waters &amp; Whitehead 1990)</w:t>
      </w:r>
      <w:r w:rsidRPr="00207D2A">
        <w:fldChar w:fldCharType="end"/>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00F061E5">
        <w:instrText xml:space="preserve"> ADDIN ZOTERO_ITEM CSL_CITATION {"citationID":"a1csop1l0dp","properties":{"formattedCitation":"(Best et al. 2016)","plainCitation":"(Best et al. 2016)","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F061E5" w:rsidRPr="00F061E5">
        <w:rPr>
          <w:kern w:val="0"/>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Moreover, future applications of our methods could overcome this limitation by collecting measurements from individuals of known sex and developmental stage in cases where this is feasible.</w:t>
      </w:r>
    </w:p>
    <w:p w14:paraId="207131F2" w14:textId="70B26F0A" w:rsidR="00B80788" w:rsidRPr="00207D2A" w:rsidRDefault="00B80788" w:rsidP="00B80788">
      <w:pPr>
        <w:spacing w:line="360" w:lineRule="auto"/>
      </w:pPr>
      <w:r w:rsidRPr="00207D2A">
        <w:lastRenderedPageBreak/>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 </w:t>
      </w:r>
      <w:r w:rsidRPr="00207D2A">
        <w:fldChar w:fldCharType="begin"/>
      </w:r>
      <w:r w:rsidR="00F061E5">
        <w:instrText xml:space="preserve"> ADDIN ZOTERO_ITEM CSL_CITATION {"citationID":"aur3ekled7","properties":{"formattedCitation":"(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00F061E5">
        <w:instrText xml:space="preserve"> ADDIN ZOTERO_ITEM CSL_CITATION {"citationID":"a1vpsf2ojc1","properties":{"formattedCitation":"(Bierlich et al. 2021, Napoli et al. 2024b)","plainCitation":"(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Bierlich et al. 2021, Napoli et al. 2024b)</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this may just be an unavoidably uncertain metric. We suggest that taking several measures for the same individuals would help capture the uncertainty associated with these metrics, which can then be propagated through further analytical steps using frequentist or Bayesian approaches </w:t>
      </w:r>
      <w:r w:rsidRPr="00207D2A">
        <w:fldChar w:fldCharType="begin"/>
      </w:r>
      <w:r w:rsidR="00F061E5">
        <w:instrText xml:space="preserve"> ADDIN ZOTERO_ITEM CSL_CITATION {"citationID":"ajrvskmafi","properties":{"formattedCitation":"(e.g., Bierlich et al. 2021, Napoli et al. 2024b)","plainCitation":"(e.g., 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e.g., Bierlich et al. 2021, Napoli et al. 2024b)</w:t>
      </w:r>
      <w:r w:rsidRPr="00207D2A">
        <w:fldChar w:fldCharType="end"/>
      </w:r>
    </w:p>
    <w:p w14:paraId="0E2470E0" w14:textId="77777777"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Christine K" w:date="2025-08-09T10:07:00Z" w:initials="CK">
    <w:p w14:paraId="688A1FFA" w14:textId="77777777"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3"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4"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7"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8"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11" w:author="Christine K" w:date="2025-08-09T11:09:00Z" w:initials="CK">
    <w:p w14:paraId="42AE8A5C" w14:textId="77777777" w:rsidR="001306CB" w:rsidRDefault="001306CB" w:rsidP="001306CB">
      <w:pPr>
        <w:pStyle w:val="CommentText"/>
      </w:pPr>
      <w:r>
        <w:rPr>
          <w:rStyle w:val="CommentReference"/>
        </w:rPr>
        <w:annotationRef/>
      </w:r>
      <w:r>
        <w:t xml:space="preserve">Reworded for brevity </w:t>
      </w:r>
    </w:p>
  </w:comment>
  <w:comment w:id="12"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3"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4"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6"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17" w:author="Ana Eguiguren" w:date="2025-09-16T20:20:00Z" w:initials="AE">
    <w:p w14:paraId="6C4DBBE0" w14:textId="77777777" w:rsidR="004D6EE1" w:rsidRDefault="004D6EE1" w:rsidP="004D6EE1">
      <w:r>
        <w:rPr>
          <w:rStyle w:val="CommentReference"/>
        </w:rPr>
        <w:annotationRef/>
      </w:r>
      <w:r>
        <w:rPr>
          <w:sz w:val="20"/>
          <w:szCs w:val="20"/>
        </w:rPr>
        <w:t>After looking at some images, I think this counts as a nose in the same way as we use it in humans? (not referring to the internal structures and function , but to the bulging structure that contains nasal passages?) I'm thinking of keeping this because it is what is usually referred to</w:t>
      </w:r>
    </w:p>
  </w:comment>
  <w:comment w:id="18" w:author="Balaena Institute whitehead" w:date="2025-08-01T13:14:00Z" w:initials="Bw">
    <w:p w14:paraId="59735469" w14:textId="3406E5D9"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15" w:author="Christine K" w:date="2025-08-09T11:24:00Z" w:initials="CK">
    <w:p w14:paraId="3CEB4305" w14:textId="77777777"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21"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22"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3"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26"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27" w:author="Christine K" w:date="2025-08-09T11:36:00Z" w:initials="CK">
    <w:p w14:paraId="2D9DD054" w14:textId="77777777" w:rsidR="00C1259C" w:rsidRDefault="00C1259C" w:rsidP="00C1259C">
      <w:pPr>
        <w:pStyle w:val="CommentText"/>
      </w:pPr>
      <w:r>
        <w:rPr>
          <w:rStyle w:val="CommentReference"/>
        </w:rPr>
        <w:annotationRef/>
      </w:r>
      <w:r>
        <w:t>Unclear what times of day you were avoiding… evening?</w:t>
      </w:r>
    </w:p>
  </w:comment>
  <w:comment w:id="34"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35"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31"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38"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41"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42"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43" w:author="Christine K" w:date="2025-08-09T12:36:00Z" w:initials="CK">
    <w:p w14:paraId="4DFA658C" w14:textId="77777777" w:rsidR="00876D20" w:rsidRDefault="00876D20" w:rsidP="00876D20">
      <w:pPr>
        <w:pStyle w:val="CommentText"/>
      </w:pPr>
      <w:r>
        <w:rPr>
          <w:rStyle w:val="CommentReference"/>
        </w:rPr>
        <w:annotationRef/>
      </w:r>
      <w:r>
        <w:t>To minimize distortion? Could be good to say why.</w:t>
      </w:r>
    </w:p>
  </w:comment>
  <w:comment w:id="44" w:author="Ana Eguiguren" w:date="2025-08-27T13:01:00Z" w:initials="AE">
    <w:p w14:paraId="53EE3F1D" w14:textId="77777777" w:rsidR="00D0654D" w:rsidRDefault="00D0654D" w:rsidP="00D0654D">
      <w:r>
        <w:rPr>
          <w:rStyle w:val="CommentReference"/>
        </w:rPr>
        <w:annotationRef/>
      </w:r>
      <w:r>
        <w:rPr>
          <w:sz w:val="20"/>
          <w:szCs w:val="20"/>
        </w:rPr>
        <w:t>Should you mention that center of frame = negligeable distortions (with a ref like Burnett et al 2018) and then get away from having to justify why you didn’t correct for lens distortion (in case reviewers aks)?</w:t>
      </w:r>
    </w:p>
  </w:comment>
  <w:comment w:id="45"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47"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48"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49"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50"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51"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52"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57"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58" w:author="Ana Eguiguren" w:date="2025-09-19T16:10:00Z" w:initials="AE">
    <w:p w14:paraId="124BF20F" w14:textId="77777777" w:rsidR="00B03D88" w:rsidRDefault="00B03D88" w:rsidP="00B03D88">
      <w:r>
        <w:rPr>
          <w:rStyle w:val="CommentReference"/>
        </w:rPr>
        <w:annotationRef/>
      </w:r>
      <w:r>
        <w:rPr>
          <w:sz w:val="20"/>
          <w:szCs w:val="20"/>
        </w:rPr>
        <w:t>Old version (produced slighlty different values)</w:t>
      </w:r>
    </w:p>
  </w:comment>
  <w:comment w:id="107" w:author="Ana Eguiguren" w:date="2025-09-19T16:10:00Z" w:initials="AE">
    <w:p w14:paraId="405796F4" w14:textId="77777777" w:rsidR="00B03D88" w:rsidRDefault="00B03D88" w:rsidP="00B03D88">
      <w:r>
        <w:rPr>
          <w:rStyle w:val="CommentReference"/>
        </w:rPr>
        <w:annotationRef/>
      </w:r>
      <w:r>
        <w:rPr>
          <w:sz w:val="20"/>
          <w:szCs w:val="20"/>
        </w:rPr>
        <w:t>Old version (produced slighlty different values)</w:t>
      </w:r>
    </w:p>
  </w:comment>
  <w:comment w:id="172" w:author="Christine K" w:date="2025-08-09T12:56:00Z" w:initials="CK">
    <w:p w14:paraId="33FA370C" w14:textId="2DB8214D" w:rsidR="005C6869" w:rsidRDefault="005C6869" w:rsidP="005C6869">
      <w:pPr>
        <w:pStyle w:val="CommentText"/>
      </w:pPr>
      <w:r>
        <w:rPr>
          <w:rStyle w:val="CommentReference"/>
        </w:rPr>
        <w:annotationRef/>
      </w:r>
      <w:r>
        <w:t>I’m confused about how this is a max but also sounds like applies across a size range?</w:t>
      </w:r>
    </w:p>
  </w:comment>
  <w:comment w:id="173" w:author="Ana Eguiguren" w:date="2025-08-27T12:20:00Z" w:initials="AE">
    <w:p w14:paraId="6002FC87" w14:textId="77777777" w:rsidR="004B1854" w:rsidRDefault="004B1854" w:rsidP="004B1854">
      <w:r>
        <w:rPr>
          <w:rStyle w:val="CommentReference"/>
        </w:rPr>
        <w:annotationRef/>
      </w:r>
      <w:r>
        <w:rPr>
          <w:sz w:val="20"/>
          <w:szCs w:val="20"/>
        </w:rPr>
        <w:t>From my understanding, this is how this type of equation is fit, so in the early bits of the curve, the fr parameters have a more noticeable effect, and the max f acts as an asymptote.</w:t>
      </w:r>
    </w:p>
  </w:comment>
  <w:comment w:id="182" w:author="Hal Whitehead" w:date="2025-07-09T06:32:00Z" w:initials="HW">
    <w:p w14:paraId="5928CE04" w14:textId="6FFBC9A7" w:rsidR="00076109" w:rsidRPr="00EC30B6" w:rsidRDefault="00076109" w:rsidP="00076109">
      <w:pPr>
        <w:pStyle w:val="CommentText"/>
      </w:pPr>
      <w:r w:rsidRPr="00EC30B6">
        <w:rPr>
          <w:rStyle w:val="CommentReference"/>
        </w:rPr>
        <w:annotationRef/>
      </w:r>
      <w:r w:rsidRPr="00EC30B6">
        <w:t>No numbers on equations from here on.</w:t>
      </w:r>
    </w:p>
  </w:comment>
  <w:comment w:id="245" w:author="Christine K" w:date="2025-08-09T13:08:00Z" w:initials="CK">
    <w:p w14:paraId="57456DD0" w14:textId="77777777" w:rsidR="007B1F0C" w:rsidRDefault="007B1F0C" w:rsidP="007B1F0C">
      <w:pPr>
        <w:pStyle w:val="CommentText"/>
      </w:pPr>
      <w:r>
        <w:rPr>
          <w:rStyle w:val="CommentReference"/>
        </w:rPr>
        <w:annotationRef/>
      </w:r>
      <w:r>
        <w:t>I think this paragraph would be more suited to the results section</w:t>
      </w:r>
    </w:p>
  </w:comment>
  <w:comment w:id="251" w:author="Christine K" w:date="2025-08-09T13:15:00Z" w:initials="CK">
    <w:p w14:paraId="6849ECDE" w14:textId="77777777" w:rsidR="00EE0E3F" w:rsidRDefault="00EE0E3F" w:rsidP="00EE0E3F">
      <w:pPr>
        <w:pStyle w:val="CommentText"/>
      </w:pPr>
      <w:r>
        <w:rPr>
          <w:rStyle w:val="CommentReference"/>
        </w:rPr>
        <w:annotationRef/>
      </w:r>
      <w:r>
        <w:t>If females also continue to grow as adults, add this same comment there (or leave out both places since it is implied by the larger size at ‘mature’ for consistency</w:t>
      </w:r>
    </w:p>
  </w:comment>
  <w:comment w:id="254"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348"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351"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355"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359"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394"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396"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363"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398"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415"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409"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410"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411" w:author="Ana Eguiguren" w:date="2025-09-16T21:15:00Z" w:initials="AE">
    <w:p w14:paraId="12CF21BC" w14:textId="77777777" w:rsidR="00B05530" w:rsidRDefault="00B05530" w:rsidP="00B05530">
      <w:r>
        <w:rPr>
          <w:rStyle w:val="CommentReference"/>
        </w:rPr>
        <w:annotationRef/>
      </w:r>
      <w:r>
        <w:rPr>
          <w:sz w:val="20"/>
          <w:szCs w:val="20"/>
        </w:rPr>
        <w:t>I may keep as is for now - I think that might be a good option, but it also makes sense to expect that the nose to-body ratio should eventually hit an asymptote ?</w:t>
      </w:r>
    </w:p>
  </w:comment>
  <w:comment w:id="447" w:author="Christine K" w:date="2025-08-09T14:07:00Z" w:initials="CK">
    <w:p w14:paraId="754A14D2" w14:textId="740CB8EF" w:rsidR="000023FA" w:rsidRDefault="000023FA" w:rsidP="000023FA">
      <w:pPr>
        <w:pStyle w:val="CommentText"/>
      </w:pPr>
      <w:r>
        <w:rPr>
          <w:rStyle w:val="CommentReference"/>
        </w:rPr>
        <w:annotationRef/>
      </w:r>
      <w:r>
        <w:t>?</w:t>
      </w:r>
    </w:p>
  </w:comment>
  <w:comment w:id="448"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450"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451"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476" w:author="Christine K" w:date="2025-08-09T14:15:00Z" w:initials="CK">
    <w:p w14:paraId="4111D8C9" w14:textId="77777777"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477"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479" w:author="Hal Whitehead" w:date="2025-08-07T20:42:00Z" w:initials="HW">
    <w:p w14:paraId="26701014" w14:textId="5A22E08F" w:rsidR="00571C21" w:rsidRDefault="00571C21">
      <w:pPr>
        <w:pStyle w:val="CommentText"/>
      </w:pPr>
      <w:r>
        <w:rPr>
          <w:rStyle w:val="CommentReference"/>
        </w:rPr>
        <w:annotationRef/>
      </w:r>
      <w:r>
        <w:t>Why bootstrapped?</w:t>
      </w:r>
    </w:p>
  </w:comment>
  <w:comment w:id="480"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488" w:author="Hal Whitehead" w:date="2025-08-07T20:44:00Z" w:initials="HW">
    <w:p w14:paraId="62E946CF" w14:textId="37AF7BDE" w:rsidR="00571C21" w:rsidRDefault="00571C21">
      <w:pPr>
        <w:pStyle w:val="CommentText"/>
      </w:pPr>
      <w:r>
        <w:rPr>
          <w:rStyle w:val="CommentReference"/>
        </w:rPr>
        <w:annotationRef/>
      </w:r>
      <w:r>
        <w:t>Is this necessary.  It adds additional confusion.</w:t>
      </w:r>
    </w:p>
  </w:comment>
  <w:comment w:id="478"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491"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492"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495" w:author="Laura Feyrer" w:date="2025-07-01T10:58:00Z" w:initials="LF">
    <w:p w14:paraId="592D5261" w14:textId="0096FA2D"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496"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497"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499" w:author="Balaena Institute whitehead" w:date="2025-07-30T13:37:00Z" w:initials="Bw">
    <w:p w14:paraId="5C706169" w14:textId="438BF910" w:rsidR="00B80788" w:rsidRDefault="00B80788" w:rsidP="00B80788">
      <w:pPr>
        <w:pStyle w:val="CommentText"/>
      </w:pPr>
      <w:r>
        <w:rPr>
          <w:rStyle w:val="CommentReference"/>
        </w:rPr>
        <w:annotationRef/>
      </w:r>
      <w:r>
        <w:t>Like ICI people, not super certain but useful enough at pop level</w:t>
      </w:r>
    </w:p>
  </w:comment>
  <w:comment w:id="500" w:author="Balaena Institute whitehead" w:date="2025-07-30T13:43:00Z" w:initials="Bw">
    <w:p w14:paraId="5E55CFD6" w14:textId="77777777" w:rsidR="00B80788" w:rsidRDefault="00B80788" w:rsidP="00B80788">
      <w:pPr>
        <w:pStyle w:val="CommentText"/>
      </w:pPr>
      <w:r>
        <w:rPr>
          <w:rStyle w:val="CommentReference"/>
        </w:rPr>
        <w:annotationRef/>
      </w:r>
      <w:r>
        <w:t>Could be sampled -genetic (directed to uncertain ones)</w:t>
      </w:r>
    </w:p>
  </w:comment>
  <w:comment w:id="501"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502"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503"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505"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506" w:author="Ana Eguiguren" w:date="2025-09-04T21:00:00Z" w:initials="AE">
    <w:p w14:paraId="673DF71F" w14:textId="77777777" w:rsidR="00686AFF" w:rsidRDefault="00686AFF" w:rsidP="00686AFF">
      <w:r>
        <w:rPr>
          <w:rStyle w:val="CommentReference"/>
        </w:rPr>
        <w:annotationRef/>
      </w:r>
      <w:r>
        <w:rPr>
          <w:sz w:val="20"/>
          <w:szCs w:val="20"/>
        </w:rPr>
        <w:t>I found that individual 11 didn't change much (started at 0.64, but updated to 0.65). Maybe because it had a relatively large nose? Also, these numbers where based on the bootstrapped means so may be a bit different?</w:t>
      </w:r>
    </w:p>
  </w:comment>
  <w:comment w:id="527" w:author="Balaena Institute whitehead" w:date="2025-07-30T13:54:00Z" w:initials="Bw">
    <w:p w14:paraId="65DE1201" w14:textId="7D6540B2" w:rsidR="00B80788" w:rsidRDefault="00B80788" w:rsidP="00B80788">
      <w:pPr>
        <w:pStyle w:val="CommentText"/>
      </w:pPr>
      <w:r>
        <w:rPr>
          <w:rStyle w:val="CommentReference"/>
        </w:rPr>
        <w:annotationRef/>
      </w:r>
      <w:r>
        <w:t>Monitor fluctuations in fat in nose?</w:t>
      </w:r>
    </w:p>
  </w:comment>
  <w:comment w:id="528" w:author="Hal Whitehead" w:date="2025-08-08T14:57:00Z" w:initials="HW">
    <w:p w14:paraId="4D4A5054" w14:textId="61D62D38" w:rsidR="00DA2810" w:rsidRDefault="00DA2810">
      <w:pPr>
        <w:pStyle w:val="CommentText"/>
      </w:pPr>
      <w:r>
        <w:rPr>
          <w:rStyle w:val="CommentReference"/>
        </w:rPr>
        <w:annotationRef/>
      </w:r>
      <w:r>
        <w:t>What about large-scale samples? e.g.  from hunting or commercial harves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A1FFA" w15:done="1"/>
  <w15:commentEx w15:paraId="3A42652F" w15:done="1"/>
  <w15:commentEx w15:paraId="6629139C" w15:done="1"/>
  <w15:commentEx w15:paraId="154A468C" w15:done="0"/>
  <w15:commentEx w15:paraId="0B639B3D" w15:paraIdParent="154A468C" w15:done="0"/>
  <w15:commentEx w15:paraId="42AE8A5C" w15:done="1"/>
  <w15:commentEx w15:paraId="7BA9472D" w15:done="1"/>
  <w15:commentEx w15:paraId="41506B18" w15:done="1"/>
  <w15:commentEx w15:paraId="30FA7CE0" w15:done="1"/>
  <w15:commentEx w15:paraId="581AC800" w15:done="0"/>
  <w15:commentEx w15:paraId="6C4DBBE0" w15:paraIdParent="581AC800" w15:done="0"/>
  <w15:commentEx w15:paraId="2263BC0B" w15:done="1"/>
  <w15:commentEx w15:paraId="3CEB4305" w15:done="1"/>
  <w15:commentEx w15:paraId="13483EAB" w15:done="1"/>
  <w15:commentEx w15:paraId="0E6A026A" w15:done="1"/>
  <w15:commentEx w15:paraId="3B6A0123" w15:done="1"/>
  <w15:commentEx w15:paraId="120363FB" w15:done="1"/>
  <w15:commentEx w15:paraId="2D9DD054" w15:done="1"/>
  <w15:commentEx w15:paraId="3264B19A" w15:done="1"/>
  <w15:commentEx w15:paraId="05D6CC43" w15:paraIdParent="3264B19A" w15:done="1"/>
  <w15:commentEx w15:paraId="63F5B496" w15:done="1"/>
  <w15:commentEx w15:paraId="4DDF3EBF" w15:done="1"/>
  <w15:commentEx w15:paraId="559F9C17" w15:done="0"/>
  <w15:commentEx w15:paraId="67888BE1" w15:done="1"/>
  <w15:commentEx w15:paraId="4DFA658C" w15:done="1"/>
  <w15:commentEx w15:paraId="53EE3F1D" w15:done="0"/>
  <w15:commentEx w15:paraId="77DC2DC6" w15:done="0"/>
  <w15:commentEx w15:paraId="4C30B266" w15:done="1"/>
  <w15:commentEx w15:paraId="64FE5285" w15:done="1"/>
  <w15:commentEx w15:paraId="50F34935" w15:done="1"/>
  <w15:commentEx w15:paraId="495CC9C5" w15:done="0"/>
  <w15:commentEx w15:paraId="44ED7E55" w15:paraIdParent="495CC9C5" w15:done="0"/>
  <w15:commentEx w15:paraId="07DA612A" w15:done="1"/>
  <w15:commentEx w15:paraId="1D91B032" w15:done="1"/>
  <w15:commentEx w15:paraId="124BF20F" w15:done="0"/>
  <w15:commentEx w15:paraId="405796F4" w15:done="0"/>
  <w15:commentEx w15:paraId="33FA370C" w15:done="0"/>
  <w15:commentEx w15:paraId="6002FC87" w15:paraIdParent="33FA370C" w15:done="0"/>
  <w15:commentEx w15:paraId="5928CE04" w15:done="1"/>
  <w15:commentEx w15:paraId="57456DD0" w15:done="1"/>
  <w15:commentEx w15:paraId="6849ECDE" w15:done="1"/>
  <w15:commentEx w15:paraId="53A1702B" w15:done="1"/>
  <w15:commentEx w15:paraId="10C73501" w15:done="1"/>
  <w15:commentEx w15:paraId="06946B21" w15:done="1"/>
  <w15:commentEx w15:paraId="3C027D91" w15:done="1"/>
  <w15:commentEx w15:paraId="41267371" w15:done="1"/>
  <w15:commentEx w15:paraId="7DC51B26" w15:done="1"/>
  <w15:commentEx w15:paraId="1E88503D" w15:done="1"/>
  <w15:commentEx w15:paraId="108EA9DE" w15:done="1"/>
  <w15:commentEx w15:paraId="36562596" w15:done="1"/>
  <w15:commentEx w15:paraId="2B83DC64" w15:done="0"/>
  <w15:commentEx w15:paraId="1F9AD214" w15:done="0"/>
  <w15:commentEx w15:paraId="3BF1FDEF" w15:paraIdParent="1F9AD214" w15:done="0"/>
  <w15:commentEx w15:paraId="12CF21BC" w15:paraIdParent="1F9AD214" w15:done="0"/>
  <w15:commentEx w15:paraId="754A14D2" w15:done="1"/>
  <w15:commentEx w15:paraId="30F50BA1" w15:done="1"/>
  <w15:commentEx w15:paraId="5A3A49C0" w15:done="1"/>
  <w15:commentEx w15:paraId="7F169F02" w15:done="1"/>
  <w15:commentEx w15:paraId="4111D8C9" w15:done="0"/>
  <w15:commentEx w15:paraId="3B497E28" w15:paraIdParent="4111D8C9" w15:done="0"/>
  <w15:commentEx w15:paraId="26701014" w15:done="0"/>
  <w15:commentEx w15:paraId="2EB298CA" w15:paraIdParent="26701014" w15:done="0"/>
  <w15:commentEx w15:paraId="62E946CF" w15:done="1"/>
  <w15:commentEx w15:paraId="3D7D55F5" w15:done="1"/>
  <w15:commentEx w15:paraId="0D693BEA" w15:done="0"/>
  <w15:commentEx w15:paraId="3DA885F7" w15:paraIdParent="0D693BEA" w15:done="0"/>
  <w15:commentEx w15:paraId="592D5261" w15:done="1"/>
  <w15:commentEx w15:paraId="3ABE4B0D" w15:paraIdParent="592D5261" w15:done="1"/>
  <w15:commentEx w15:paraId="3407EBA7" w15:paraIdParent="592D5261" w15:done="1"/>
  <w15:commentEx w15:paraId="5C706169" w15:done="1"/>
  <w15:commentEx w15:paraId="5E55CFD6" w15:done="1"/>
  <w15:commentEx w15:paraId="1D1324A7" w15:paraIdParent="5E55CFD6" w15:done="1"/>
  <w15:commentEx w15:paraId="0271E154" w15:done="1"/>
  <w15:commentEx w15:paraId="77AA236A" w15:paraIdParent="0271E154" w15:done="1"/>
  <w15:commentEx w15:paraId="2066E32A" w15:done="0"/>
  <w15:commentEx w15:paraId="673DF71F" w15:paraIdParent="2066E32A" w15:done="0"/>
  <w15:commentEx w15:paraId="65DE1201" w15:done="1"/>
  <w15:commentEx w15:paraId="4D4A505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3E7CF5A" w16cex:dateUtc="2025-09-16T23:20:00Z"/>
  <w16cex:commentExtensible w16cex:durableId="7995D275" w16cex:dateUtc="2025-08-01T16:14: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60B41DE0" w16cex:dateUtc="2025-08-09T19:36:00Z"/>
  <w16cex:commentExtensible w16cex:durableId="43C5D8BD" w16cex:dateUtc="2025-08-27T16:01: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706E6BD3" w16cex:dateUtc="2025-09-19T19:10:00Z"/>
  <w16cex:commentExtensible w16cex:durableId="5EBFBDBF" w16cex:dateUtc="2025-09-19T19:10:00Z"/>
  <w16cex:commentExtensible w16cex:durableId="06595205" w16cex:dateUtc="2025-08-09T19:56:00Z"/>
  <w16cex:commentExtensible w16cex:durableId="670DB2BD" w16cex:dateUtc="2025-08-27T15:20:00Z"/>
  <w16cex:commentExtensible w16cex:durableId="716BF3AA" w16cex:dateUtc="2025-07-09T09:32:00Z"/>
  <w16cex:commentExtensible w16cex:durableId="04E7D120" w16cex:dateUtc="2025-08-09T20:08:00Z"/>
  <w16cex:commentExtensible w16cex:durableId="35A3CA32" w16cex:dateUtc="2025-08-09T20:15: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13E575C7" w16cex:dateUtc="2025-09-17T00:15: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0F14F087" w16cex:dateUtc="2025-08-09T21:13:00Z"/>
  <w16cex:commentExtensible w16cex:durableId="0C2175A4" w16cex:dateUtc="2025-08-09T21:15:00Z"/>
  <w16cex:commentExtensible w16cex:durableId="341D83D5" w16cex:dateUtc="2025-08-27T15:30:00Z"/>
  <w16cex:commentExtensible w16cex:durableId="1690F81E" w16cex:dateUtc="2025-08-07T23:42:00Z"/>
  <w16cex:commentExtensible w16cex:durableId="2AEC1E0F" w16cex:dateUtc="2025-08-27T15:30:00Z"/>
  <w16cex:commentExtensible w16cex:durableId="3D25CBD7" w16cex:dateUtc="2025-08-07T23:44:00Z"/>
  <w16cex:commentExtensible w16cex:durableId="77B35856" w16cex:dateUtc="2025-07-07T14:06:00Z"/>
  <w16cex:commentExtensible w16cex:durableId="587603BF" w16cex:dateUtc="2025-08-07T23:47:00Z"/>
  <w16cex:commentExtensible w16cex:durableId="497B9F46" w16cex:dateUtc="2025-08-27T15:32:00Z"/>
  <w16cex:commentExtensible w16cex:durableId="493D5EFF" w16cex:dateUtc="2025-07-01T17:58:00Z"/>
  <w16cex:commentExtensible w16cex:durableId="6A8150F5" w16cex:dateUtc="2025-07-01T18:00:00Z"/>
  <w16cex:commentExtensible w16cex:durableId="4E9A8152" w16cex:dateUtc="2025-07-02T20:41:00Z"/>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0AAE4660" w16cex:dateUtc="2025-09-05T00:00:00Z"/>
  <w16cex:commentExtensible w16cex:durableId="4756AA69" w16cex:dateUtc="2025-07-30T16:54:00Z"/>
  <w16cex:commentExtensible w16cex:durableId="49A048FF" w16cex:dateUtc="2025-08-08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6C4DBBE0" w16cid:durableId="73E7CF5A"/>
  <w16cid:commentId w16cid:paraId="2263BC0B" w16cid:durableId="7995D275"/>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4DFA658C" w16cid:durableId="60B41DE0"/>
  <w16cid:commentId w16cid:paraId="53EE3F1D" w16cid:durableId="43C5D8BD"/>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124BF20F" w16cid:durableId="706E6BD3"/>
  <w16cid:commentId w16cid:paraId="405796F4" w16cid:durableId="5EBFBDBF"/>
  <w16cid:commentId w16cid:paraId="33FA370C" w16cid:durableId="06595205"/>
  <w16cid:commentId w16cid:paraId="6002FC87" w16cid:durableId="670DB2BD"/>
  <w16cid:commentId w16cid:paraId="5928CE04" w16cid:durableId="716BF3AA"/>
  <w16cid:commentId w16cid:paraId="57456DD0" w16cid:durableId="04E7D120"/>
  <w16cid:commentId w16cid:paraId="6849ECDE" w16cid:durableId="35A3CA32"/>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12CF21BC" w16cid:durableId="13E575C7"/>
  <w16cid:commentId w16cid:paraId="754A14D2" w16cid:durableId="0AC63820"/>
  <w16cid:commentId w16cid:paraId="30F50BA1" w16cid:durableId="319FE8C4"/>
  <w16cid:commentId w16cid:paraId="5A3A49C0" w16cid:durableId="5AF46EC7"/>
  <w16cid:commentId w16cid:paraId="7F169F02" w16cid:durableId="0F14F087"/>
  <w16cid:commentId w16cid:paraId="4111D8C9" w16cid:durableId="0C2175A4"/>
  <w16cid:commentId w16cid:paraId="3B497E28" w16cid:durableId="341D83D5"/>
  <w16cid:commentId w16cid:paraId="26701014" w16cid:durableId="1690F81E"/>
  <w16cid:commentId w16cid:paraId="2EB298CA" w16cid:durableId="2AEC1E0F"/>
  <w16cid:commentId w16cid:paraId="62E946CF" w16cid:durableId="3D25CBD7"/>
  <w16cid:commentId w16cid:paraId="3D7D55F5" w16cid:durableId="77B35856"/>
  <w16cid:commentId w16cid:paraId="0D693BEA" w16cid:durableId="587603BF"/>
  <w16cid:commentId w16cid:paraId="3DA885F7" w16cid:durableId="497B9F46"/>
  <w16cid:commentId w16cid:paraId="592D5261" w16cid:durableId="493D5EFF"/>
  <w16cid:commentId w16cid:paraId="3ABE4B0D" w16cid:durableId="6A8150F5"/>
  <w16cid:commentId w16cid:paraId="3407EBA7" w16cid:durableId="4E9A8152"/>
  <w16cid:commentId w16cid:paraId="5C706169" w16cid:durableId="2FB93B88"/>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73DF71F" w16cid:durableId="0AAE4660"/>
  <w16cid:commentId w16cid:paraId="65DE1201" w16cid:durableId="4756AA69"/>
  <w16cid:commentId w16cid:paraId="4D4A5054" w16cid:durableId="49A048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340FA8" w14:textId="77777777" w:rsidR="00E87D6A" w:rsidRPr="00EC30B6" w:rsidRDefault="00E87D6A">
      <w:pPr>
        <w:spacing w:after="0" w:line="240" w:lineRule="auto"/>
      </w:pPr>
      <w:r w:rsidRPr="00EC30B6">
        <w:separator/>
      </w:r>
    </w:p>
  </w:endnote>
  <w:endnote w:type="continuationSeparator" w:id="0">
    <w:p w14:paraId="3BE133B2" w14:textId="77777777" w:rsidR="00E87D6A" w:rsidRPr="00EC30B6" w:rsidRDefault="00E87D6A">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529" w:author="Balaena Institute whitehead" w:date="2025-07-25T12:58:00Z" w16du:dateUtc="2025-07-25T15:58:00Z">
              <w:rPr>
                <w:noProof/>
              </w:rPr>
            </w:rPrChange>
          </w:rPr>
          <w:t>2</w:t>
        </w:r>
        <w:r w:rsidRPr="00EC30B6">
          <w:rPr>
            <w:rPrChange w:id="530"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AAD1A5" w14:textId="77777777" w:rsidR="00E87D6A" w:rsidRPr="00EC30B6" w:rsidRDefault="00E87D6A">
      <w:pPr>
        <w:spacing w:after="0" w:line="240" w:lineRule="auto"/>
      </w:pPr>
      <w:r w:rsidRPr="00EC30B6">
        <w:separator/>
      </w:r>
    </w:p>
  </w:footnote>
  <w:footnote w:type="continuationSeparator" w:id="0">
    <w:p w14:paraId="6FDB91B7" w14:textId="77777777" w:rsidR="00E87D6A" w:rsidRPr="00EC30B6" w:rsidRDefault="00E87D6A">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K">
    <w15:presenceInfo w15:providerId="Windows Live" w15:userId="e5cdb86eeba46edf"/>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30960"/>
    <w:rsid w:val="000316F7"/>
    <w:rsid w:val="00037DCB"/>
    <w:rsid w:val="000418E2"/>
    <w:rsid w:val="000512A1"/>
    <w:rsid w:val="000525B4"/>
    <w:rsid w:val="00052A57"/>
    <w:rsid w:val="00052EF9"/>
    <w:rsid w:val="00056D15"/>
    <w:rsid w:val="000631E8"/>
    <w:rsid w:val="0007359C"/>
    <w:rsid w:val="00076109"/>
    <w:rsid w:val="000763B9"/>
    <w:rsid w:val="00077A16"/>
    <w:rsid w:val="00084287"/>
    <w:rsid w:val="000851A3"/>
    <w:rsid w:val="00096326"/>
    <w:rsid w:val="000A251D"/>
    <w:rsid w:val="000A294B"/>
    <w:rsid w:val="000A5484"/>
    <w:rsid w:val="000B1C5B"/>
    <w:rsid w:val="000B7221"/>
    <w:rsid w:val="000B7F43"/>
    <w:rsid w:val="000C11CB"/>
    <w:rsid w:val="000C25A4"/>
    <w:rsid w:val="000C305A"/>
    <w:rsid w:val="000C4F74"/>
    <w:rsid w:val="000C6EAF"/>
    <w:rsid w:val="000D08FD"/>
    <w:rsid w:val="000D33A1"/>
    <w:rsid w:val="000D38CB"/>
    <w:rsid w:val="000E144B"/>
    <w:rsid w:val="000E1C7F"/>
    <w:rsid w:val="000F552C"/>
    <w:rsid w:val="000F59CE"/>
    <w:rsid w:val="001027DD"/>
    <w:rsid w:val="001077C3"/>
    <w:rsid w:val="00110949"/>
    <w:rsid w:val="0011182C"/>
    <w:rsid w:val="001129B3"/>
    <w:rsid w:val="00112DDA"/>
    <w:rsid w:val="0012150A"/>
    <w:rsid w:val="001247C4"/>
    <w:rsid w:val="00124D22"/>
    <w:rsid w:val="001306CB"/>
    <w:rsid w:val="00131CF4"/>
    <w:rsid w:val="00134443"/>
    <w:rsid w:val="0013582D"/>
    <w:rsid w:val="00135C6F"/>
    <w:rsid w:val="00137A11"/>
    <w:rsid w:val="00137A4D"/>
    <w:rsid w:val="00140AB1"/>
    <w:rsid w:val="00143460"/>
    <w:rsid w:val="00147AE5"/>
    <w:rsid w:val="001555F5"/>
    <w:rsid w:val="001608D0"/>
    <w:rsid w:val="0016136D"/>
    <w:rsid w:val="001625DA"/>
    <w:rsid w:val="00167434"/>
    <w:rsid w:val="001679F8"/>
    <w:rsid w:val="00170AE9"/>
    <w:rsid w:val="001763E2"/>
    <w:rsid w:val="00176570"/>
    <w:rsid w:val="001808C5"/>
    <w:rsid w:val="00180FEE"/>
    <w:rsid w:val="001823D3"/>
    <w:rsid w:val="001874DC"/>
    <w:rsid w:val="00187C9B"/>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7D2A"/>
    <w:rsid w:val="00213E7B"/>
    <w:rsid w:val="00214779"/>
    <w:rsid w:val="00215849"/>
    <w:rsid w:val="002204F7"/>
    <w:rsid w:val="00221C23"/>
    <w:rsid w:val="00227C86"/>
    <w:rsid w:val="00230678"/>
    <w:rsid w:val="002309F0"/>
    <w:rsid w:val="00231A3B"/>
    <w:rsid w:val="00232656"/>
    <w:rsid w:val="002412C1"/>
    <w:rsid w:val="00242308"/>
    <w:rsid w:val="002424E0"/>
    <w:rsid w:val="00242E56"/>
    <w:rsid w:val="00254159"/>
    <w:rsid w:val="002543CD"/>
    <w:rsid w:val="00260BC6"/>
    <w:rsid w:val="00261B13"/>
    <w:rsid w:val="00264FEC"/>
    <w:rsid w:val="002667B9"/>
    <w:rsid w:val="00276E74"/>
    <w:rsid w:val="0028222D"/>
    <w:rsid w:val="0028554B"/>
    <w:rsid w:val="002864C3"/>
    <w:rsid w:val="00290DCA"/>
    <w:rsid w:val="00292629"/>
    <w:rsid w:val="0029313B"/>
    <w:rsid w:val="0029552C"/>
    <w:rsid w:val="00296268"/>
    <w:rsid w:val="00296F22"/>
    <w:rsid w:val="002A1690"/>
    <w:rsid w:val="002B3A42"/>
    <w:rsid w:val="002B4674"/>
    <w:rsid w:val="002D1758"/>
    <w:rsid w:val="002D3224"/>
    <w:rsid w:val="002D582F"/>
    <w:rsid w:val="002E01B8"/>
    <w:rsid w:val="002E2415"/>
    <w:rsid w:val="002E24A4"/>
    <w:rsid w:val="003029CF"/>
    <w:rsid w:val="00306B6A"/>
    <w:rsid w:val="0030793A"/>
    <w:rsid w:val="0031537C"/>
    <w:rsid w:val="003157A0"/>
    <w:rsid w:val="00320370"/>
    <w:rsid w:val="00323AC6"/>
    <w:rsid w:val="00333FBA"/>
    <w:rsid w:val="00336778"/>
    <w:rsid w:val="0034086F"/>
    <w:rsid w:val="00352471"/>
    <w:rsid w:val="003603EC"/>
    <w:rsid w:val="00365062"/>
    <w:rsid w:val="003729E9"/>
    <w:rsid w:val="00372F19"/>
    <w:rsid w:val="00374F7A"/>
    <w:rsid w:val="003752AB"/>
    <w:rsid w:val="00377295"/>
    <w:rsid w:val="0037744B"/>
    <w:rsid w:val="0037798E"/>
    <w:rsid w:val="00386C66"/>
    <w:rsid w:val="003878CE"/>
    <w:rsid w:val="00387B71"/>
    <w:rsid w:val="003928BE"/>
    <w:rsid w:val="00392B98"/>
    <w:rsid w:val="0039473F"/>
    <w:rsid w:val="003B14BE"/>
    <w:rsid w:val="003B4470"/>
    <w:rsid w:val="003B5C80"/>
    <w:rsid w:val="003B5E1D"/>
    <w:rsid w:val="003C2CB8"/>
    <w:rsid w:val="003C4617"/>
    <w:rsid w:val="003C5406"/>
    <w:rsid w:val="003C5F32"/>
    <w:rsid w:val="003C7344"/>
    <w:rsid w:val="003D11D0"/>
    <w:rsid w:val="003D72F6"/>
    <w:rsid w:val="003E4703"/>
    <w:rsid w:val="003E56B7"/>
    <w:rsid w:val="003E5933"/>
    <w:rsid w:val="003E7570"/>
    <w:rsid w:val="003F1711"/>
    <w:rsid w:val="003F289E"/>
    <w:rsid w:val="003F397F"/>
    <w:rsid w:val="003F45E5"/>
    <w:rsid w:val="003F5F59"/>
    <w:rsid w:val="003F7975"/>
    <w:rsid w:val="003F7AC1"/>
    <w:rsid w:val="004075F4"/>
    <w:rsid w:val="004155E6"/>
    <w:rsid w:val="00415908"/>
    <w:rsid w:val="0042583D"/>
    <w:rsid w:val="0043369A"/>
    <w:rsid w:val="0043540B"/>
    <w:rsid w:val="0044357B"/>
    <w:rsid w:val="00453E9F"/>
    <w:rsid w:val="00455635"/>
    <w:rsid w:val="00463573"/>
    <w:rsid w:val="00465567"/>
    <w:rsid w:val="00470354"/>
    <w:rsid w:val="00470B35"/>
    <w:rsid w:val="00470F5B"/>
    <w:rsid w:val="00474C79"/>
    <w:rsid w:val="00482938"/>
    <w:rsid w:val="004942FF"/>
    <w:rsid w:val="00496E63"/>
    <w:rsid w:val="0049768A"/>
    <w:rsid w:val="004A6F11"/>
    <w:rsid w:val="004B1327"/>
    <w:rsid w:val="004B1854"/>
    <w:rsid w:val="004B27FA"/>
    <w:rsid w:val="004B6732"/>
    <w:rsid w:val="004C003F"/>
    <w:rsid w:val="004C0CDA"/>
    <w:rsid w:val="004C42E8"/>
    <w:rsid w:val="004D1A18"/>
    <w:rsid w:val="004D2806"/>
    <w:rsid w:val="004D5E8A"/>
    <w:rsid w:val="004D5F15"/>
    <w:rsid w:val="004D6EE1"/>
    <w:rsid w:val="004E345A"/>
    <w:rsid w:val="004E400A"/>
    <w:rsid w:val="004E4633"/>
    <w:rsid w:val="004E488D"/>
    <w:rsid w:val="004E7554"/>
    <w:rsid w:val="004E7A56"/>
    <w:rsid w:val="004F5686"/>
    <w:rsid w:val="00501329"/>
    <w:rsid w:val="00505535"/>
    <w:rsid w:val="00506E96"/>
    <w:rsid w:val="0050761E"/>
    <w:rsid w:val="005106D6"/>
    <w:rsid w:val="0051214A"/>
    <w:rsid w:val="005306CA"/>
    <w:rsid w:val="005337B0"/>
    <w:rsid w:val="00537252"/>
    <w:rsid w:val="00537453"/>
    <w:rsid w:val="00547F4B"/>
    <w:rsid w:val="00551A9A"/>
    <w:rsid w:val="00557198"/>
    <w:rsid w:val="005618C0"/>
    <w:rsid w:val="005648F6"/>
    <w:rsid w:val="00565177"/>
    <w:rsid w:val="00570B88"/>
    <w:rsid w:val="0057186C"/>
    <w:rsid w:val="00571C21"/>
    <w:rsid w:val="00572935"/>
    <w:rsid w:val="0057381F"/>
    <w:rsid w:val="0057396D"/>
    <w:rsid w:val="00574C21"/>
    <w:rsid w:val="00583D2A"/>
    <w:rsid w:val="00583D6D"/>
    <w:rsid w:val="00584D36"/>
    <w:rsid w:val="00585091"/>
    <w:rsid w:val="005A17C1"/>
    <w:rsid w:val="005A3F96"/>
    <w:rsid w:val="005A41BF"/>
    <w:rsid w:val="005A5585"/>
    <w:rsid w:val="005B2432"/>
    <w:rsid w:val="005B4DD4"/>
    <w:rsid w:val="005C20EE"/>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416A"/>
    <w:rsid w:val="0063179E"/>
    <w:rsid w:val="00632411"/>
    <w:rsid w:val="00645325"/>
    <w:rsid w:val="0064622C"/>
    <w:rsid w:val="006474CB"/>
    <w:rsid w:val="00650B8C"/>
    <w:rsid w:val="00652313"/>
    <w:rsid w:val="006571AA"/>
    <w:rsid w:val="0066161C"/>
    <w:rsid w:val="00661A64"/>
    <w:rsid w:val="00677E42"/>
    <w:rsid w:val="00681FD1"/>
    <w:rsid w:val="00682A68"/>
    <w:rsid w:val="00685DD4"/>
    <w:rsid w:val="00686AFF"/>
    <w:rsid w:val="00692471"/>
    <w:rsid w:val="0069266A"/>
    <w:rsid w:val="006966A2"/>
    <w:rsid w:val="006A19F4"/>
    <w:rsid w:val="006A6C4E"/>
    <w:rsid w:val="006E66B8"/>
    <w:rsid w:val="006F0DBB"/>
    <w:rsid w:val="006F167E"/>
    <w:rsid w:val="006F1DB2"/>
    <w:rsid w:val="006F3DFC"/>
    <w:rsid w:val="00703637"/>
    <w:rsid w:val="00703C99"/>
    <w:rsid w:val="00703F10"/>
    <w:rsid w:val="00713533"/>
    <w:rsid w:val="00720883"/>
    <w:rsid w:val="00723934"/>
    <w:rsid w:val="00723C89"/>
    <w:rsid w:val="007253FA"/>
    <w:rsid w:val="00727818"/>
    <w:rsid w:val="007322F2"/>
    <w:rsid w:val="007355BC"/>
    <w:rsid w:val="00740C36"/>
    <w:rsid w:val="0074547F"/>
    <w:rsid w:val="007459AF"/>
    <w:rsid w:val="00747359"/>
    <w:rsid w:val="00767C89"/>
    <w:rsid w:val="00771631"/>
    <w:rsid w:val="00772A9A"/>
    <w:rsid w:val="007733D3"/>
    <w:rsid w:val="00774426"/>
    <w:rsid w:val="00775D07"/>
    <w:rsid w:val="0078390E"/>
    <w:rsid w:val="00793DF2"/>
    <w:rsid w:val="007A47F0"/>
    <w:rsid w:val="007A56AB"/>
    <w:rsid w:val="007A578F"/>
    <w:rsid w:val="007B1F0C"/>
    <w:rsid w:val="007C734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30E"/>
    <w:rsid w:val="00855069"/>
    <w:rsid w:val="0085518B"/>
    <w:rsid w:val="0085528C"/>
    <w:rsid w:val="0085542A"/>
    <w:rsid w:val="00855C54"/>
    <w:rsid w:val="008604CB"/>
    <w:rsid w:val="00862972"/>
    <w:rsid w:val="008638D9"/>
    <w:rsid w:val="008655A9"/>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12737"/>
    <w:rsid w:val="00922BBE"/>
    <w:rsid w:val="00932132"/>
    <w:rsid w:val="00934943"/>
    <w:rsid w:val="009400EC"/>
    <w:rsid w:val="00941758"/>
    <w:rsid w:val="009427D9"/>
    <w:rsid w:val="009443CD"/>
    <w:rsid w:val="00950697"/>
    <w:rsid w:val="00956D56"/>
    <w:rsid w:val="0096116A"/>
    <w:rsid w:val="00977389"/>
    <w:rsid w:val="00980797"/>
    <w:rsid w:val="00981D8B"/>
    <w:rsid w:val="009874F7"/>
    <w:rsid w:val="009875D9"/>
    <w:rsid w:val="009924D2"/>
    <w:rsid w:val="00993267"/>
    <w:rsid w:val="009A0C70"/>
    <w:rsid w:val="009A468F"/>
    <w:rsid w:val="009B09D1"/>
    <w:rsid w:val="009B0F29"/>
    <w:rsid w:val="009B1214"/>
    <w:rsid w:val="009B17FC"/>
    <w:rsid w:val="009B220A"/>
    <w:rsid w:val="009B642D"/>
    <w:rsid w:val="009B793A"/>
    <w:rsid w:val="009C1D69"/>
    <w:rsid w:val="009C20E8"/>
    <w:rsid w:val="009D3778"/>
    <w:rsid w:val="009D4CF0"/>
    <w:rsid w:val="009E0634"/>
    <w:rsid w:val="009E2E5B"/>
    <w:rsid w:val="009E36CF"/>
    <w:rsid w:val="009E6BAA"/>
    <w:rsid w:val="009E7E1D"/>
    <w:rsid w:val="009F202F"/>
    <w:rsid w:val="009F2CB6"/>
    <w:rsid w:val="00A02689"/>
    <w:rsid w:val="00A0282C"/>
    <w:rsid w:val="00A06CD9"/>
    <w:rsid w:val="00A0798E"/>
    <w:rsid w:val="00A10676"/>
    <w:rsid w:val="00A109BD"/>
    <w:rsid w:val="00A11D3F"/>
    <w:rsid w:val="00A162A5"/>
    <w:rsid w:val="00A17E91"/>
    <w:rsid w:val="00A35428"/>
    <w:rsid w:val="00A36D9A"/>
    <w:rsid w:val="00A4719F"/>
    <w:rsid w:val="00A47453"/>
    <w:rsid w:val="00A47743"/>
    <w:rsid w:val="00A506F6"/>
    <w:rsid w:val="00A53800"/>
    <w:rsid w:val="00A56BF0"/>
    <w:rsid w:val="00A65828"/>
    <w:rsid w:val="00A70171"/>
    <w:rsid w:val="00A74405"/>
    <w:rsid w:val="00A81206"/>
    <w:rsid w:val="00A87599"/>
    <w:rsid w:val="00A937F0"/>
    <w:rsid w:val="00A940E9"/>
    <w:rsid w:val="00A94B7D"/>
    <w:rsid w:val="00A9605A"/>
    <w:rsid w:val="00AA1D4F"/>
    <w:rsid w:val="00AA392C"/>
    <w:rsid w:val="00AA7307"/>
    <w:rsid w:val="00AB0A54"/>
    <w:rsid w:val="00AB0D04"/>
    <w:rsid w:val="00AB1071"/>
    <w:rsid w:val="00AB6041"/>
    <w:rsid w:val="00AB7339"/>
    <w:rsid w:val="00AC13F1"/>
    <w:rsid w:val="00AC25A9"/>
    <w:rsid w:val="00AC376A"/>
    <w:rsid w:val="00AC5D18"/>
    <w:rsid w:val="00AD0D98"/>
    <w:rsid w:val="00AD46A2"/>
    <w:rsid w:val="00B03D88"/>
    <w:rsid w:val="00B05530"/>
    <w:rsid w:val="00B055DC"/>
    <w:rsid w:val="00B10704"/>
    <w:rsid w:val="00B15236"/>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57B4"/>
    <w:rsid w:val="00B743D4"/>
    <w:rsid w:val="00B77CFA"/>
    <w:rsid w:val="00B80788"/>
    <w:rsid w:val="00B86831"/>
    <w:rsid w:val="00B87E43"/>
    <w:rsid w:val="00B904F0"/>
    <w:rsid w:val="00B91B75"/>
    <w:rsid w:val="00B930E1"/>
    <w:rsid w:val="00B939F4"/>
    <w:rsid w:val="00BB3941"/>
    <w:rsid w:val="00BB770B"/>
    <w:rsid w:val="00BC0911"/>
    <w:rsid w:val="00BC49B5"/>
    <w:rsid w:val="00BC4F8D"/>
    <w:rsid w:val="00BD0E89"/>
    <w:rsid w:val="00BD6442"/>
    <w:rsid w:val="00BD7F9F"/>
    <w:rsid w:val="00BE1ADA"/>
    <w:rsid w:val="00BE57BC"/>
    <w:rsid w:val="00BE68B1"/>
    <w:rsid w:val="00BF3BF0"/>
    <w:rsid w:val="00C04D6B"/>
    <w:rsid w:val="00C11F97"/>
    <w:rsid w:val="00C1259C"/>
    <w:rsid w:val="00C16AC2"/>
    <w:rsid w:val="00C21E4B"/>
    <w:rsid w:val="00C30AE6"/>
    <w:rsid w:val="00C33163"/>
    <w:rsid w:val="00C33279"/>
    <w:rsid w:val="00C36F3D"/>
    <w:rsid w:val="00C43471"/>
    <w:rsid w:val="00C456DE"/>
    <w:rsid w:val="00C45B56"/>
    <w:rsid w:val="00C45E33"/>
    <w:rsid w:val="00C52592"/>
    <w:rsid w:val="00C56919"/>
    <w:rsid w:val="00C602AF"/>
    <w:rsid w:val="00C61B9F"/>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6D39"/>
    <w:rsid w:val="00CB7B01"/>
    <w:rsid w:val="00CE2667"/>
    <w:rsid w:val="00CE586D"/>
    <w:rsid w:val="00CF072C"/>
    <w:rsid w:val="00CF0FE2"/>
    <w:rsid w:val="00CF5D9B"/>
    <w:rsid w:val="00D03DAA"/>
    <w:rsid w:val="00D05DC7"/>
    <w:rsid w:val="00D0654D"/>
    <w:rsid w:val="00D20807"/>
    <w:rsid w:val="00D23145"/>
    <w:rsid w:val="00D27C79"/>
    <w:rsid w:val="00D35DA5"/>
    <w:rsid w:val="00D378B4"/>
    <w:rsid w:val="00D41EDB"/>
    <w:rsid w:val="00D42024"/>
    <w:rsid w:val="00D453AC"/>
    <w:rsid w:val="00D45F1D"/>
    <w:rsid w:val="00D46654"/>
    <w:rsid w:val="00D500A5"/>
    <w:rsid w:val="00D53B18"/>
    <w:rsid w:val="00D55635"/>
    <w:rsid w:val="00D71A32"/>
    <w:rsid w:val="00D80962"/>
    <w:rsid w:val="00D815D8"/>
    <w:rsid w:val="00D8234D"/>
    <w:rsid w:val="00D84D4F"/>
    <w:rsid w:val="00D9550C"/>
    <w:rsid w:val="00DA181C"/>
    <w:rsid w:val="00DA2810"/>
    <w:rsid w:val="00DA4119"/>
    <w:rsid w:val="00DA6BB9"/>
    <w:rsid w:val="00DB08E5"/>
    <w:rsid w:val="00DB0992"/>
    <w:rsid w:val="00DB2679"/>
    <w:rsid w:val="00DB3605"/>
    <w:rsid w:val="00DC13AE"/>
    <w:rsid w:val="00DD2506"/>
    <w:rsid w:val="00DD5AD6"/>
    <w:rsid w:val="00DE0DF4"/>
    <w:rsid w:val="00DE1874"/>
    <w:rsid w:val="00DF16A3"/>
    <w:rsid w:val="00DF217B"/>
    <w:rsid w:val="00DF6067"/>
    <w:rsid w:val="00DF6E06"/>
    <w:rsid w:val="00E05126"/>
    <w:rsid w:val="00E058B3"/>
    <w:rsid w:val="00E14A22"/>
    <w:rsid w:val="00E2014B"/>
    <w:rsid w:val="00E25782"/>
    <w:rsid w:val="00E2695F"/>
    <w:rsid w:val="00E27601"/>
    <w:rsid w:val="00E27E72"/>
    <w:rsid w:val="00E361E9"/>
    <w:rsid w:val="00E36B6E"/>
    <w:rsid w:val="00E36F1F"/>
    <w:rsid w:val="00E46B91"/>
    <w:rsid w:val="00E4789B"/>
    <w:rsid w:val="00E50F08"/>
    <w:rsid w:val="00E5259C"/>
    <w:rsid w:val="00E55E8B"/>
    <w:rsid w:val="00E6103C"/>
    <w:rsid w:val="00E65420"/>
    <w:rsid w:val="00E70CC0"/>
    <w:rsid w:val="00E80961"/>
    <w:rsid w:val="00E815AC"/>
    <w:rsid w:val="00E81B70"/>
    <w:rsid w:val="00E86AA3"/>
    <w:rsid w:val="00E87D6A"/>
    <w:rsid w:val="00E92495"/>
    <w:rsid w:val="00E95600"/>
    <w:rsid w:val="00E97A22"/>
    <w:rsid w:val="00E97DC5"/>
    <w:rsid w:val="00EA082D"/>
    <w:rsid w:val="00EA0850"/>
    <w:rsid w:val="00EA5F6E"/>
    <w:rsid w:val="00EA7A5A"/>
    <w:rsid w:val="00EA7AE3"/>
    <w:rsid w:val="00EB0584"/>
    <w:rsid w:val="00EB1F37"/>
    <w:rsid w:val="00EB7E15"/>
    <w:rsid w:val="00EC30B6"/>
    <w:rsid w:val="00EC3252"/>
    <w:rsid w:val="00EC69CA"/>
    <w:rsid w:val="00EC75E7"/>
    <w:rsid w:val="00ED13DA"/>
    <w:rsid w:val="00EE0E3F"/>
    <w:rsid w:val="00EE125C"/>
    <w:rsid w:val="00EE65F1"/>
    <w:rsid w:val="00EF7787"/>
    <w:rsid w:val="00F00280"/>
    <w:rsid w:val="00F061E5"/>
    <w:rsid w:val="00F1035B"/>
    <w:rsid w:val="00F16574"/>
    <w:rsid w:val="00F2034F"/>
    <w:rsid w:val="00F21B87"/>
    <w:rsid w:val="00F241F2"/>
    <w:rsid w:val="00F24B63"/>
    <w:rsid w:val="00F24FC4"/>
    <w:rsid w:val="00F266FF"/>
    <w:rsid w:val="00F27B62"/>
    <w:rsid w:val="00F35A05"/>
    <w:rsid w:val="00F406C5"/>
    <w:rsid w:val="00F43927"/>
    <w:rsid w:val="00F45528"/>
    <w:rsid w:val="00F46179"/>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1</TotalTime>
  <Pages>28</Pages>
  <Words>48437</Words>
  <Characters>262529</Characters>
  <Application>Microsoft Office Word</Application>
  <DocSecurity>0</DocSecurity>
  <Lines>3860</Lines>
  <Paragraphs>10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45</cp:revision>
  <cp:lastPrinted>2025-09-02T22:44:00Z</cp:lastPrinted>
  <dcterms:created xsi:type="dcterms:W3CDTF">2025-08-27T14:55:00Z</dcterms:created>
  <dcterms:modified xsi:type="dcterms:W3CDTF">2025-09-23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6"&gt;&lt;session id="Y1Z0xwHr"/&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